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12AB1271" w:rsidR="0056142A" w:rsidRDefault="00581800">
      <w:pPr>
        <w:spacing w:after="0" w:line="480" w:lineRule="auto"/>
        <w:rPr>
          <w:rFonts w:cs="Times New Roman"/>
          <w:szCs w:val="24"/>
        </w:rPr>
      </w:pPr>
      <w:r>
        <w:rPr>
          <w:rFonts w:cs="Times New Roman"/>
          <w:b/>
          <w:szCs w:val="24"/>
        </w:rPr>
        <w:t xml:space="preserve">Title: </w:t>
      </w:r>
      <w:bookmarkStart w:id="0" w:name="_GoBack"/>
      <w:r w:rsidR="00B752BD" w:rsidRPr="00405C18">
        <w:rPr>
          <w:rFonts w:cs="Times New Roman"/>
          <w:bCs/>
          <w:szCs w:val="24"/>
        </w:rPr>
        <w:t>Exact</w:t>
      </w:r>
      <w:r w:rsidR="00B752BD">
        <w:rPr>
          <w:rFonts w:cs="Times New Roman"/>
          <w:b/>
          <w:szCs w:val="24"/>
        </w:rPr>
        <w:t xml:space="preserve"> </w:t>
      </w:r>
      <w:r w:rsidR="00B752BD">
        <w:rPr>
          <w:rFonts w:cs="Times New Roman"/>
          <w:szCs w:val="24"/>
        </w:rPr>
        <w:t>i</w:t>
      </w:r>
      <w:r>
        <w:rPr>
          <w:rFonts w:cs="Times New Roman"/>
          <w:szCs w:val="24"/>
        </w:rPr>
        <w:t xml:space="preserve">nteger </w:t>
      </w:r>
      <w:r w:rsidR="00627220">
        <w:rPr>
          <w:rFonts w:cs="Times New Roman"/>
          <w:szCs w:val="24"/>
        </w:rPr>
        <w:t>l</w:t>
      </w:r>
      <w:r>
        <w:rPr>
          <w:rFonts w:cs="Times New Roman"/>
          <w:szCs w:val="24"/>
        </w:rPr>
        <w:t xml:space="preserve">inear programming </w:t>
      </w:r>
      <w:r w:rsidR="007729AE">
        <w:rPr>
          <w:rFonts w:cs="Times New Roman"/>
          <w:szCs w:val="24"/>
        </w:rPr>
        <w:t xml:space="preserve">solvers </w:t>
      </w:r>
      <w:r>
        <w:rPr>
          <w:rFonts w:cs="Times New Roman"/>
          <w:szCs w:val="24"/>
        </w:rPr>
        <w:t>outperform simulated annealing for solving</w:t>
      </w:r>
      <w:bookmarkEnd w:id="0"/>
      <w:r>
        <w:rPr>
          <w:rFonts w:cs="Times New Roman"/>
          <w:szCs w:val="24"/>
        </w:rPr>
        <w:t xml:space="preserve">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47EF451A"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r w:rsidR="00DB0A9F">
        <w:rPr>
          <w:rFonts w:eastAsia="Times New Roman" w:cs="Times New Roman"/>
          <w:szCs w:val="24"/>
        </w:rPr>
        <w:t>exact i</w:t>
      </w:r>
      <w:r w:rsidR="00581800">
        <w:rPr>
          <w:rFonts w:eastAsia="Times New Roman" w:cs="Times New Roman"/>
          <w:szCs w:val="24"/>
        </w:rPr>
        <w:t>nteger linear programming (</w:t>
      </w:r>
      <w:r w:rsidR="00AC4D9E">
        <w:rPr>
          <w:rFonts w:eastAsia="Times New Roman" w:cs="Times New Roman"/>
          <w:szCs w:val="24"/>
        </w:rPr>
        <w:t>E</w:t>
      </w:r>
      <w:r w:rsidR="00581800">
        <w:rPr>
          <w:rFonts w:eastAsia="Times New Roman" w:cs="Times New Roman"/>
          <w:szCs w:val="24"/>
        </w:rPr>
        <w:t>ILP)</w:t>
      </w:r>
      <w:r w:rsidR="00D51081">
        <w:rPr>
          <w:rFonts w:eastAsia="Times New Roman" w:cs="Times New Roman"/>
          <w:szCs w:val="24"/>
        </w:rPr>
        <w:t xml:space="preserve"> </w:t>
      </w:r>
      <w:r w:rsidR="00952A13">
        <w:rPr>
          <w:rFonts w:eastAsia="Times New Roman" w:cs="Times New Roman"/>
          <w:szCs w:val="24"/>
        </w:rPr>
        <w:t>solvers</w:t>
      </w:r>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 xml:space="preserve">in </w:t>
      </w:r>
      <w:proofErr w:type="spellStart"/>
      <w:r w:rsidR="006A26F5">
        <w:rPr>
          <w:rFonts w:eastAsia="Times New Roman" w:cs="Times New Roman"/>
          <w:szCs w:val="24"/>
        </w:rPr>
        <w:t>Marxan</w:t>
      </w:r>
      <w:proofErr w:type="spellEnd"/>
      <w:r w:rsidR="001A21EE" w:rsidRPr="001A21EE">
        <w:rPr>
          <w:rFonts w:eastAsia="Times New Roman" w:cs="Times New Roman"/>
          <w:szCs w:val="24"/>
        </w:rPr>
        <w:t xml:space="preserve"> versus </w:t>
      </w:r>
      <w:r w:rsidR="00E336F5">
        <w:rPr>
          <w:rFonts w:eastAsia="Times New Roman" w:cs="Times New Roman"/>
          <w:szCs w:val="24"/>
        </w:rPr>
        <w:t>E</w:t>
      </w:r>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944286">
        <w:rPr>
          <w:rFonts w:eastAsia="Times New Roman" w:cs="Times New Roman"/>
          <w:szCs w:val="24"/>
        </w:rPr>
        <w:t>E</w:t>
      </w:r>
      <w:r w:rsidR="00581800">
        <w:t xml:space="preserve">ILP algorithms </w:t>
      </w:r>
      <w:r w:rsidR="00327013">
        <w:t>were</w:t>
      </w:r>
      <w:r w:rsidR="00581800">
        <w:t xml:space="preserve"> 12 to 30% </w:t>
      </w:r>
      <w:r w:rsidR="00327013">
        <w:t xml:space="preserve">cheaper than plans </w:t>
      </w:r>
      <w:r w:rsidR="00AB20EB">
        <w:t xml:space="preserve">of </w:t>
      </w:r>
      <w:proofErr w:type="spellStart"/>
      <w:r w:rsidR="00AB20EB">
        <w:t>Marxan</w:t>
      </w:r>
      <w:proofErr w:type="spellEnd"/>
      <w:r w:rsidR="00AB20EB">
        <w:t xml:space="preserve"> </w:t>
      </w:r>
      <w:r w:rsidR="00281332">
        <w:t xml:space="preserve">using </w:t>
      </w:r>
      <w:r w:rsidR="005D79EC">
        <w:t>SA</w:t>
      </w:r>
      <w:r w:rsidR="00517672">
        <w:t xml:space="preserve">, due to </w:t>
      </w:r>
      <w:r w:rsidR="001403BD">
        <w:t>E</w:t>
      </w:r>
      <w:r w:rsidR="00517672">
        <w:t>ILP’s ability to find optimal solutions as opposed to approximations</w:t>
      </w:r>
      <w:r w:rsidR="00581800">
        <w:t xml:space="preserve">. The best </w:t>
      </w:r>
      <w:r w:rsidR="008E44FA">
        <w:t>E</w:t>
      </w:r>
      <w:r w:rsidR="00581800">
        <w:t xml:space="preserve">ILP solver we </w:t>
      </w:r>
      <w:r w:rsidR="00751E57">
        <w:t xml:space="preserve">examined </w:t>
      </w:r>
      <w:r w:rsidR="00581800">
        <w:t xml:space="preserve">was on average 1071 times faster than the </w:t>
      </w:r>
      <w:proofErr w:type="spellStart"/>
      <w:r w:rsidR="00A65D56">
        <w:t>Marxan</w:t>
      </w:r>
      <w:proofErr w:type="spellEnd"/>
      <w:r w:rsidR="00A65D56">
        <w:t xml:space="preserve"> </w:t>
      </w:r>
      <w:r w:rsidR="00581800">
        <w:t xml:space="preserve">SA algorithm tested. </w:t>
      </w:r>
      <w:r w:rsidR="000F7600">
        <w:t xml:space="preserve">The performance advantages of </w:t>
      </w:r>
      <w:r w:rsidR="00773A47">
        <w:t>E</w:t>
      </w:r>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r w:rsidR="00BD3851">
        <w:t>E</w:t>
      </w:r>
      <w:r w:rsidR="00581800">
        <w:t xml:space="preserve">ILP over SA is that the analysis does not require calibration, saving even more time. Given the performance of </w:t>
      </w:r>
      <w:r w:rsidR="00881946">
        <w:t>E</w:t>
      </w:r>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5440E9E4"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1" w:name="__Fieldmark__99_924499877"/>
      <w:r w:rsidR="001E5364" w:rsidRPr="001E5364">
        <w:rPr>
          <w:rFonts w:cs="Times New Roman"/>
        </w:rPr>
        <w:t>(Margules and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1E5364" w:rsidRPr="001E5364">
        <w:rPr>
          <w:rFonts w:cs="Times New Roman"/>
        </w:rPr>
        <w:t>(Pressey et al. 1993, Pressey and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1E5364" w:rsidRPr="001E5364">
        <w:rPr>
          <w:rFonts w:cs="Times New Roman"/>
        </w:rPr>
        <w:t>(Joppa and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xml:space="preserve">, on the other hand, </w:t>
      </w:r>
      <w:r w:rsidR="00952A13">
        <w:rPr>
          <w:rFonts w:eastAsia="Times New Roman" w:cs="Times New Roman"/>
          <w:szCs w:val="24"/>
        </w:rPr>
        <w:t>is a</w:t>
      </w:r>
      <w:r w:rsidR="008723CF">
        <w:rPr>
          <w:rFonts w:eastAsia="Times New Roman" w:cs="Times New Roman"/>
          <w:szCs w:val="24"/>
        </w:rPr>
        <w:t xml:space="preserve"> multi-step </w:t>
      </w:r>
      <w:r w:rsidR="00952A13">
        <w:rPr>
          <w:rFonts w:eastAsia="Times New Roman" w:cs="Times New Roman"/>
          <w:szCs w:val="24"/>
        </w:rPr>
        <w:t xml:space="preserve">process that </w:t>
      </w:r>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r w:rsidR="00DC5F1E">
        <w:rPr>
          <w:rFonts w:eastAsia="Times New Roman" w:cs="Times New Roman"/>
          <w:szCs w:val="24"/>
        </w:rPr>
        <w:t xml:space="preserve"> </w:t>
      </w:r>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1E5364" w:rsidRPr="001E5364">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68430B4C"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1E5364" w:rsidRPr="001E5364">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r w:rsidR="00557B42">
        <w:rPr>
          <w:rFonts w:eastAsia="Times New Roman" w:cs="Times New Roman"/>
          <w:szCs w:val="24"/>
        </w:rPr>
        <w:t xml:space="preserve">simulations to determine the impact of different candidate </w:t>
      </w:r>
      <w:proofErr w:type="gramStart"/>
      <w:r w:rsidR="00557B42">
        <w:rPr>
          <w:rFonts w:eastAsia="Times New Roman" w:cs="Times New Roman"/>
          <w:szCs w:val="24"/>
        </w:rPr>
        <w:t>solutions</w:t>
      </w:r>
      <w:r>
        <w:rPr>
          <w:rFonts w:eastAsia="Times New Roman" w:cs="Times New Roman"/>
          <w:szCs w:val="24"/>
        </w:rPr>
        <w:t xml:space="preserve">,  </w:t>
      </w:r>
      <w:proofErr w:type="spellStart"/>
      <w:r w:rsidR="00F4143F">
        <w:rPr>
          <w:rFonts w:eastAsia="Times New Roman" w:cs="Times New Roman"/>
          <w:szCs w:val="24"/>
        </w:rPr>
        <w:t>Marxan</w:t>
      </w:r>
      <w:proofErr w:type="spellEnd"/>
      <w:proofErr w:type="gram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w:t>
      </w:r>
      <w:r w:rsidR="00D86798">
        <w:rPr>
          <w:rFonts w:eastAsia="Times New Roman" w:cs="Times New Roman"/>
          <w:szCs w:val="24"/>
        </w:rPr>
        <w:t xml:space="preserve">exact </w:t>
      </w:r>
      <w:r w:rsidR="00335468">
        <w:rPr>
          <w:rFonts w:eastAsia="Times New Roman" w:cs="Times New Roman"/>
          <w:szCs w:val="24"/>
        </w:rPr>
        <w:t xml:space="preserve">integer linear </w:t>
      </w:r>
      <w:r w:rsidR="00335468">
        <w:rPr>
          <w:rFonts w:eastAsia="Times New Roman" w:cs="Times New Roman"/>
          <w:szCs w:val="24"/>
        </w:rPr>
        <w:lastRenderedPageBreak/>
        <w:t>programming (</w:t>
      </w:r>
      <w:r w:rsidR="00D86798">
        <w:rPr>
          <w:rFonts w:eastAsia="Times New Roman" w:cs="Times New Roman"/>
          <w:szCs w:val="24"/>
        </w:rPr>
        <w:t>E</w:t>
      </w:r>
      <w:r w:rsidR="00335468">
        <w:rPr>
          <w:rFonts w:eastAsia="Times New Roman" w:cs="Times New Roman"/>
          <w:szCs w:val="24"/>
        </w:rPr>
        <w:t>ILP)</w:t>
      </w:r>
      <w:r w:rsidR="00D86798">
        <w:rPr>
          <w:rFonts w:eastAsia="Times New Roman" w:cs="Times New Roman"/>
          <w:szCs w:val="24"/>
        </w:rPr>
        <w:t xml:space="preserve"> </w:t>
      </w:r>
      <w:r w:rsidR="00952A13">
        <w:rPr>
          <w:rFonts w:eastAsia="Times New Roman" w:cs="Times New Roman"/>
          <w:szCs w:val="24"/>
        </w:rPr>
        <w:t>solvers</w:t>
      </w:r>
      <w:r w:rsidR="00335468">
        <w:rPr>
          <w:rFonts w:eastAsia="Times New Roman" w:cs="Times New Roman"/>
          <w:szCs w:val="24"/>
        </w:rPr>
        <w:t xml:space="preserve">, is that </w:t>
      </w:r>
      <w:r w:rsidR="006B61B9">
        <w:rPr>
          <w:rFonts w:eastAsia="Times New Roman" w:cs="Times New Roman"/>
          <w:szCs w:val="24"/>
        </w:rPr>
        <w:t>E</w:t>
      </w:r>
      <w:r w:rsidR="00335468">
        <w:rPr>
          <w:rFonts w:eastAsia="Times New Roman" w:cs="Times New Roman"/>
          <w:szCs w:val="24"/>
        </w:rPr>
        <w:t xml:space="preserve">ILP </w:t>
      </w:r>
      <w:r w:rsidR="00952A13">
        <w:rPr>
          <w:rFonts w:eastAsia="Times New Roman" w:cs="Times New Roman"/>
          <w:szCs w:val="24"/>
        </w:rPr>
        <w:t>solvers</w:t>
      </w:r>
      <w:r w:rsidR="006B61B9">
        <w:rPr>
          <w:rFonts w:eastAsia="Times New Roman" w:cs="Times New Roman"/>
          <w:szCs w:val="24"/>
        </w:rPr>
        <w:t xml:space="preserve"> were</w:t>
      </w:r>
      <w:r w:rsidR="00335468">
        <w:rPr>
          <w:rFonts w:eastAsia="Times New Roman" w:cs="Times New Roman"/>
          <w:szCs w:val="24"/>
        </w:rPr>
        <w:t xml:space="preserve"> </w:t>
      </w:r>
      <w:r w:rsidR="00C503CB">
        <w:rPr>
          <w:rFonts w:eastAsia="Times New Roman" w:cs="Times New Roman"/>
          <w:szCs w:val="24"/>
        </w:rPr>
        <w:t xml:space="preserve">historically </w:t>
      </w:r>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 xml:space="preserve">As a consequence, conservation scientists and practitioners have no way of knowing </w:t>
      </w:r>
      <w:r w:rsidR="00662676">
        <w:rPr>
          <w:rFonts w:eastAsia="Times New Roman" w:cs="Times New Roman"/>
          <w:szCs w:val="24"/>
        </w:rPr>
        <w:t xml:space="preserve">how suboptimal </w:t>
      </w:r>
      <w:r w:rsidR="002A4644">
        <w:rPr>
          <w:rFonts w:eastAsia="Times New Roman" w:cs="Times New Roman"/>
          <w:szCs w:val="24"/>
        </w:rPr>
        <w:t>their solutions are.</w:t>
      </w:r>
      <w:r w:rsidR="00BD36DF">
        <w:rPr>
          <w:rFonts w:eastAsia="Times New Roman" w:cs="Times New Roman"/>
          <w:szCs w:val="24"/>
        </w:rPr>
        <w:t xml:space="preserve"> O</w:t>
      </w:r>
      <w:r w:rsidR="00BD36DF" w:rsidRPr="00BD36DF">
        <w:rPr>
          <w:rFonts w:eastAsia="Times New Roman" w:cs="Times New Roman"/>
          <w:szCs w:val="24"/>
        </w:rPr>
        <w:t>ptimal being the configuration of protected areas that delivers the desired benefits and the lowest cost</w:t>
      </w:r>
      <w:r w:rsidR="00BD36DF">
        <w:rPr>
          <w:rFonts w:eastAsia="Times New Roman" w:cs="Times New Roman"/>
          <w:szCs w:val="24"/>
        </w:rPr>
        <w:t>.</w:t>
      </w:r>
      <w:r w:rsidR="00286DAC">
        <w:rPr>
          <w:rFonts w:eastAsia="Times New Roman" w:cs="Times New Roman"/>
          <w:szCs w:val="24"/>
        </w:rPr>
        <w:t xml:space="preserve"> </w:t>
      </w:r>
      <w:bookmarkStart w:id="6" w:name="_Hlk33621449"/>
      <w:r w:rsidR="0048258C">
        <w:rPr>
          <w:rFonts w:eastAsia="Times New Roman" w:cs="Times New Roman"/>
          <w:szCs w:val="24"/>
        </w:rPr>
        <w:t xml:space="preserve">The discussion about the pros and cons of linear programming versus heurists, such as </w:t>
      </w:r>
      <w:r w:rsidR="00C8745D">
        <w:rPr>
          <w:rFonts w:eastAsia="Times New Roman" w:cs="Times New Roman"/>
          <w:szCs w:val="24"/>
        </w:rPr>
        <w:t>SA,</w:t>
      </w:r>
      <w:r w:rsidR="0048258C">
        <w:rPr>
          <w:rFonts w:eastAsia="Times New Roman" w:cs="Times New Roman"/>
          <w:szCs w:val="24"/>
        </w:rPr>
        <w:t xml:space="preserve"> in conservation planning spans more than two decades</w:t>
      </w:r>
      <w:r w:rsidR="00073AD9">
        <w:rPr>
          <w:rFonts w:eastAsia="Times New Roman" w:cs="Times New Roman"/>
          <w:szCs w:val="24"/>
        </w:rPr>
        <w:t xml:space="preserve"> </w:t>
      </w:r>
      <w:r w:rsidR="00C8745D">
        <w:rPr>
          <w:rFonts w:eastAsia="Times New Roman" w:cs="Times New Roman"/>
          <w:szCs w:val="24"/>
        </w:rPr>
        <w:fldChar w:fldCharType="begin"/>
      </w:r>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r w:rsidR="00C8745D">
        <w:rPr>
          <w:rFonts w:eastAsia="Times New Roman" w:cs="Times New Roman"/>
          <w:szCs w:val="24"/>
        </w:rPr>
        <w:fldChar w:fldCharType="separate"/>
      </w:r>
      <w:r w:rsidR="00C8745D" w:rsidRPr="00C8745D">
        <w:rPr>
          <w:rFonts w:cs="Times New Roman"/>
          <w:szCs w:val="24"/>
        </w:rPr>
        <w:t>(Cocks and Baird 1989, Underhill 1994, Church et al. 1996, Rodrigues and Gaston 2002, Önal 2004)</w:t>
      </w:r>
      <w:r w:rsidR="00C8745D">
        <w:rPr>
          <w:rFonts w:eastAsia="Times New Roman" w:cs="Times New Roman"/>
          <w:szCs w:val="24"/>
        </w:rPr>
        <w:fldChar w:fldCharType="end"/>
      </w:r>
      <w:r w:rsidR="0048258C">
        <w:rPr>
          <w:rFonts w:eastAsia="Times New Roman" w:cs="Times New Roman"/>
          <w:szCs w:val="24"/>
        </w:rPr>
        <w:t xml:space="preserve">, but the </w:t>
      </w:r>
      <w:r w:rsidR="00286DAC">
        <w:rPr>
          <w:rFonts w:eastAsia="Times New Roman" w:cs="Times New Roman"/>
          <w:szCs w:val="24"/>
        </w:rPr>
        <w:t xml:space="preserve">EILP shortcomings </w:t>
      </w:r>
      <w:r w:rsidR="0048258C">
        <w:rPr>
          <w:rFonts w:eastAsia="Times New Roman" w:cs="Times New Roman"/>
          <w:szCs w:val="24"/>
        </w:rPr>
        <w:t xml:space="preserve">mentioned above </w:t>
      </w:r>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bookmarkEnd w:id="6"/>
    </w:p>
    <w:p w14:paraId="52D39678" w14:textId="556E3FA6" w:rsidR="000F1B1D" w:rsidRDefault="00581800" w:rsidP="009C6D1A">
      <w:pPr>
        <w:spacing w:after="0" w:line="480" w:lineRule="auto"/>
        <w:ind w:firstLine="720"/>
        <w:rPr>
          <w:rFonts w:eastAsia="Times New Roman" w:cs="Times New Roman"/>
          <w:szCs w:val="24"/>
        </w:rPr>
      </w:pPr>
      <w:r>
        <w:fldChar w:fldCharType="begin"/>
      </w:r>
      <w:bookmarkStart w:id="7" w:name="__Fieldmark__2290_924499877"/>
      <w:r>
        <w:fldChar w:fldCharType="separate"/>
      </w:r>
      <w:r>
        <w:rPr>
          <w:rFonts w:eastAsia="Times New Roman" w:cs="Times New Roman"/>
          <w:szCs w:val="24"/>
        </w:rPr>
        <w:t>e</w:t>
      </w:r>
      <w:r>
        <w:fldChar w:fldCharType="end"/>
      </w:r>
      <w:bookmarkEnd w:id="7"/>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w:t>
      </w:r>
      <w:r w:rsidR="000B417E">
        <w:rPr>
          <w:rFonts w:eastAsia="Times New Roman" w:cs="Times New Roman"/>
          <w:szCs w:val="24"/>
        </w:rPr>
        <w:t xml:space="preserve">exact </w:t>
      </w:r>
      <w:r>
        <w:rPr>
          <w:rFonts w:eastAsia="Times New Roman" w:cs="Times New Roman"/>
          <w:szCs w:val="24"/>
        </w:rPr>
        <w:t>integer linear programming (</w:t>
      </w:r>
      <w:r w:rsidR="000B417E">
        <w:rPr>
          <w:rFonts w:eastAsia="Times New Roman" w:cs="Times New Roman"/>
          <w:szCs w:val="24"/>
        </w:rPr>
        <w:t>E</w:t>
      </w:r>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1E5364" w:rsidRPr="001E5364">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D2422F">
        <w:rPr>
          <w:rFonts w:eastAsia="Times New Roman" w:cs="Times New Roman"/>
          <w:szCs w:val="24"/>
        </w:rPr>
        <w:t>E</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r w:rsidR="002150CD">
        <w:rPr>
          <w:rFonts w:eastAsia="Times New Roman" w:cs="Times New Roman"/>
          <w:szCs w:val="24"/>
        </w:rPr>
        <w:t>E</w:t>
      </w:r>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10" w:name="__Fieldmark__223_924499877"/>
      <w:r w:rsidR="001E5364" w:rsidRPr="001E5364">
        <w:rPr>
          <w:rFonts w:cs="Times New Roman"/>
        </w:rPr>
        <w:t>(Cocks and Baird 1989, Underhill 1994, Rodrigues and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r w:rsidR="00980D4B">
        <w:rPr>
          <w:rFonts w:eastAsia="Times New Roman" w:cs="Times New Roman"/>
          <w:szCs w:val="24"/>
        </w:rPr>
        <w:t>E</w:t>
      </w:r>
      <w:r>
        <w:rPr>
          <w:rFonts w:eastAsia="Times New Roman" w:cs="Times New Roman"/>
          <w:szCs w:val="24"/>
        </w:rPr>
        <w:t xml:space="preserve">ILP for large problems </w:t>
      </w:r>
      <w:r>
        <w:lastRenderedPageBreak/>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6E6403" w:rsidRPr="006E6403">
        <w:rPr>
          <w:rFonts w:cs="Times New Roman"/>
        </w:rPr>
        <w:t>(Haight and Snyder 2009, Beyer et al. 2016)</w:t>
      </w:r>
      <w:r>
        <w:fldChar w:fldCharType="end"/>
      </w:r>
      <w:bookmarkEnd w:id="11"/>
      <w:r>
        <w:rPr>
          <w:rFonts w:eastAsia="Times New Roman" w:cs="Times New Roman"/>
          <w:szCs w:val="24"/>
        </w:rPr>
        <w:t xml:space="preserve">. </w:t>
      </w:r>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A911AD">
        <w:rPr>
          <w:rFonts w:eastAsia="Times New Roman" w:cs="Times New Roman"/>
          <w:szCs w:val="24"/>
        </w:rPr>
        <w:fldChar w:fldCharType="separate"/>
      </w:r>
      <w:r w:rsidR="00786A1D" w:rsidRPr="00786A1D">
        <w:rPr>
          <w:rFonts w:cs="Times New Roman"/>
        </w:rPr>
        <w:t>(Beyer et al. 2016)</w:t>
      </w:r>
      <w:r w:rsidR="00A911AD">
        <w:rPr>
          <w:rFonts w:eastAsia="Times New Roman" w:cs="Times New Roman"/>
          <w:szCs w:val="24"/>
        </w:rPr>
        <w:fldChar w:fldCharType="end"/>
      </w:r>
      <w:r w:rsidR="00A911AD">
        <w:rPr>
          <w:rFonts w:eastAsia="Times New Roman" w:cs="Times New Roman"/>
          <w:szCs w:val="24"/>
        </w:rPr>
        <w:t xml:space="preserve"> </w:t>
      </w:r>
      <w:r w:rsidR="000833F3">
        <w:rPr>
          <w:rFonts w:eastAsia="Times New Roman" w:cs="Times New Roman"/>
          <w:szCs w:val="24"/>
        </w:rPr>
        <w:t xml:space="preserve">recently </w:t>
      </w:r>
      <w:r w:rsidR="00A911AD">
        <w:rPr>
          <w:rFonts w:eastAsia="Times New Roman" w:cs="Times New Roman"/>
          <w:szCs w:val="24"/>
        </w:rPr>
        <w:t xml:space="preserve">introduced </w:t>
      </w:r>
      <w:r w:rsidR="000833F3">
        <w:rPr>
          <w:rFonts w:eastAsia="Times New Roman" w:cs="Times New Roman"/>
          <w:szCs w:val="24"/>
        </w:rPr>
        <w:t xml:space="preserve">a </w:t>
      </w:r>
      <w:r w:rsidR="00A911AD">
        <w:rPr>
          <w:rFonts w:eastAsia="Times New Roman" w:cs="Times New Roman"/>
          <w:szCs w:val="24"/>
        </w:rPr>
        <w:t xml:space="preserve">linearization </w:t>
      </w:r>
      <w:r w:rsidR="000833F3">
        <w:rPr>
          <w:rFonts w:eastAsia="Times New Roman" w:cs="Times New Roman"/>
          <w:szCs w:val="24"/>
        </w:rPr>
        <w:t xml:space="preserve">solution </w:t>
      </w:r>
      <w:r w:rsidR="00B86EA5">
        <w:rPr>
          <w:rFonts w:eastAsia="Times New Roman" w:cs="Times New Roman"/>
          <w:szCs w:val="24"/>
        </w:rPr>
        <w:t>to</w:t>
      </w:r>
      <w:r w:rsidR="00A911AD">
        <w:rPr>
          <w:rFonts w:eastAsia="Times New Roman" w:cs="Times New Roman"/>
          <w:szCs w:val="24"/>
        </w:rPr>
        <w:t xml:space="preserve"> the nonlinear constraint problem to find efficient solutions </w:t>
      </w:r>
      <w:r w:rsidR="000833F3">
        <w:rPr>
          <w:rFonts w:eastAsia="Times New Roman" w:cs="Times New Roman"/>
          <w:szCs w:val="24"/>
        </w:rPr>
        <w:t xml:space="preserve">in an </w:t>
      </w:r>
      <w:r w:rsidR="00980D4B">
        <w:rPr>
          <w:rFonts w:eastAsia="Times New Roman" w:cs="Times New Roman"/>
          <w:szCs w:val="24"/>
        </w:rPr>
        <w:t>E</w:t>
      </w:r>
      <w:r w:rsidR="000833F3">
        <w:rPr>
          <w:rFonts w:eastAsia="Times New Roman" w:cs="Times New Roman"/>
          <w:szCs w:val="24"/>
        </w:rPr>
        <w:t>ILP framework</w:t>
      </w:r>
      <w:r w:rsidR="0085668C">
        <w:rPr>
          <w:rFonts w:eastAsia="Times New Roman" w:cs="Times New Roman"/>
          <w:szCs w:val="24"/>
        </w:rPr>
        <w:t xml:space="preserve">, which greatly improved the utility of </w:t>
      </w:r>
      <w:r w:rsidR="00FA504B">
        <w:rPr>
          <w:rFonts w:eastAsia="Times New Roman" w:cs="Times New Roman"/>
          <w:szCs w:val="24"/>
        </w:rPr>
        <w:t>E</w:t>
      </w:r>
      <w:r w:rsidR="0085668C">
        <w:rPr>
          <w:rFonts w:eastAsia="Times New Roman" w:cs="Times New Roman"/>
          <w:szCs w:val="24"/>
        </w:rPr>
        <w:t>ILP for solving conservation planning problems.</w:t>
      </w:r>
    </w:p>
    <w:p w14:paraId="03E144A8" w14:textId="0FF2BD3A"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r w:rsidR="005846ED">
        <w:rPr>
          <w:rFonts w:eastAsia="Times New Roman" w:cs="Times New Roman"/>
          <w:szCs w:val="24"/>
        </w:rPr>
        <w:t xml:space="preserve">exact </w:t>
      </w:r>
      <w:r w:rsidR="00A7328A">
        <w:rPr>
          <w:rFonts w:eastAsia="Times New Roman" w:cs="Times New Roman"/>
          <w:szCs w:val="24"/>
        </w:rPr>
        <w:t xml:space="preserve">integer linear programming </w:t>
      </w:r>
      <w:r w:rsidR="00952A13">
        <w:rPr>
          <w:rFonts w:eastAsia="Times New Roman" w:cs="Times New Roman"/>
          <w:szCs w:val="24"/>
        </w:rPr>
        <w:t>solvers</w:t>
      </w:r>
      <w:r w:rsidR="005846ED">
        <w:rPr>
          <w:rFonts w:eastAsia="Times New Roman" w:cs="Times New Roman"/>
          <w:szCs w:val="24"/>
        </w:rPr>
        <w:t xml:space="preserve"> </w:t>
      </w:r>
      <w:r w:rsidR="00A7328A">
        <w:rPr>
          <w:rFonts w:eastAsia="Times New Roman" w:cs="Times New Roman"/>
          <w:szCs w:val="24"/>
        </w:rPr>
        <w:t xml:space="preserve">with simulated annealing </w:t>
      </w:r>
      <w:r w:rsidR="008F0FBD">
        <w:rPr>
          <w:rFonts w:eastAsia="Times New Roman" w:cs="Times New Roman"/>
          <w:szCs w:val="24"/>
        </w:rPr>
        <w:t xml:space="preserve">as used in </w:t>
      </w:r>
      <w:proofErr w:type="spellStart"/>
      <w:r w:rsidR="008F0FBD">
        <w:rPr>
          <w:rFonts w:eastAsia="Times New Roman" w:cs="Times New Roman"/>
          <w:szCs w:val="24"/>
        </w:rPr>
        <w:t>Marxan</w:t>
      </w:r>
      <w:proofErr w:type="spellEnd"/>
      <w:r w:rsidR="008F0FBD">
        <w:rPr>
          <w:rFonts w:eastAsia="Times New Roman" w:cs="Times New Roman"/>
          <w:szCs w:val="24"/>
        </w:rPr>
        <w:t xml:space="preserve">, </w:t>
      </w:r>
      <w:r w:rsidR="003A64C3">
        <w:rPr>
          <w:rFonts w:eastAsia="Times New Roman" w:cs="Times New Roman"/>
          <w:szCs w:val="24"/>
        </w:rPr>
        <w:t xml:space="preserve">for solving </w:t>
      </w:r>
      <w:r w:rsidR="008F0FBD">
        <w:rPr>
          <w:rFonts w:eastAsia="Times New Roman" w:cs="Times New Roman"/>
          <w:szCs w:val="24"/>
        </w:rPr>
        <w:t xml:space="preserve">minimum set </w:t>
      </w:r>
      <w:r w:rsidR="003A64C3">
        <w:rPr>
          <w:rFonts w:eastAsia="Times New Roman" w:cs="Times New Roman"/>
          <w:szCs w:val="24"/>
        </w:rPr>
        <w:t xml:space="preserve">systematic conservation planning problems </w:t>
      </w:r>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r w:rsidR="00D13BCC">
        <w:rPr>
          <w:rFonts w:eastAsia="Times New Roman" w:cs="Times New Roman"/>
          <w:szCs w:val="24"/>
        </w:rPr>
        <w:fldChar w:fldCharType="separate"/>
      </w:r>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r w:rsidR="003A64C3">
        <w:rPr>
          <w:rFonts w:eastAsia="Times New Roman" w:cs="Times New Roman"/>
          <w:szCs w:val="24"/>
        </w:rPr>
        <w:t>using real-world data from Western North America.</w:t>
      </w:r>
      <w:r w:rsidR="00A7328A">
        <w:rPr>
          <w:rFonts w:eastAsia="Times New Roman" w:cs="Times New Roman"/>
          <w:szCs w:val="24"/>
        </w:rPr>
        <w:t xml:space="preserve"> </w:t>
      </w:r>
      <w:r w:rsidR="00EF0308">
        <w:rPr>
          <w:rFonts w:eastAsia="Times New Roman" w:cs="Times New Roman"/>
          <w:szCs w:val="24"/>
        </w:rPr>
        <w:t xml:space="preserve">The goal of </w:t>
      </w:r>
      <w:r w:rsidR="002140F4">
        <w:rPr>
          <w:rFonts w:eastAsia="Times New Roman" w:cs="Times New Roman"/>
          <w:szCs w:val="24"/>
        </w:rPr>
        <w:t xml:space="preserve">solving </w:t>
      </w:r>
      <w:r w:rsidR="00EF0308">
        <w:rPr>
          <w:rFonts w:eastAsia="Times New Roman" w:cs="Times New Roman"/>
          <w:szCs w:val="24"/>
        </w:rPr>
        <w:t xml:space="preserve">the minimum set problem is to find the places that maximize biodiversity, while minimizing reserve cost. </w:t>
      </w:r>
      <w:r w:rsidR="00560421">
        <w:rPr>
          <w:rFonts w:eastAsia="Times New Roman" w:cs="Times New Roman"/>
          <w:szCs w:val="24"/>
        </w:rPr>
        <w:t xml:space="preserve">We found that </w:t>
      </w:r>
      <w:r w:rsidR="00406F00">
        <w:rPr>
          <w:rFonts w:eastAsia="Times New Roman" w:cs="Times New Roman"/>
          <w:szCs w:val="24"/>
        </w:rPr>
        <w:t>E</w:t>
      </w:r>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6E5207ED"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2" w:name="__Fieldmark__292_924499877"/>
      <w:r w:rsidR="001E5364" w:rsidRPr="001E5364">
        <w:rPr>
          <w:rFonts w:cs="Times New Roman"/>
        </w:rPr>
        <w:t xml:space="preserve">(Meidinger and </w:t>
      </w:r>
      <w:proofErr w:type="spellStart"/>
      <w:r w:rsidR="001E5364" w:rsidRPr="001E5364">
        <w:rPr>
          <w:rFonts w:cs="Times New Roman"/>
        </w:rPr>
        <w:t>Pojar</w:t>
      </w:r>
      <w:proofErr w:type="spellEnd"/>
      <w:r w:rsidR="001E5364" w:rsidRPr="001E5364">
        <w:rPr>
          <w:rFonts w:cs="Times New Roman"/>
        </w:rPr>
        <w:t xml:space="preserve"> 1991)</w:t>
      </w:r>
      <w:r>
        <w:fldChar w:fldCharType="end"/>
      </w:r>
      <w:bookmarkEnd w:id="12"/>
      <w:r w:rsidR="00D01882">
        <w:t xml:space="preserve"> (</w:t>
      </w:r>
      <w:r w:rsidR="0095652F">
        <w:t xml:space="preserve">Supplementary </w:t>
      </w:r>
      <w:r w:rsidR="007778AA">
        <w:t>Information</w:t>
      </w:r>
      <w:r w:rsidR="00F67FDD">
        <w:t xml:space="preserve"> </w:t>
      </w:r>
      <w:r w:rsidR="00D01882">
        <w:t xml:space="preserve">Figure </w:t>
      </w:r>
      <w:r w:rsidR="00F67FDD">
        <w:t>S</w:t>
      </w:r>
      <w:r w:rsidR="00D01882">
        <w:t>1)</w:t>
      </w:r>
      <w:r>
        <w:rPr>
          <w:rFonts w:cs="Times New Roman"/>
          <w:lang w:val="en-CA"/>
        </w:rPr>
        <w:t xml:space="preserve">. Land cover in the region is diverse, with approximately 57% of the land in forest, 8% as </w:t>
      </w:r>
      <w:r>
        <w:rPr>
          <w:rFonts w:cs="Times New Roman"/>
          <w:lang w:val="en-CA"/>
        </w:rPr>
        <w:lastRenderedPageBreak/>
        <w:t>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6EACED7B"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1E5364" w:rsidRPr="001E5364">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DC5F1E">
        <w:instrText xml:space="preserve"> ADDIN ZOTERO_ITEM CSL_CITATION {"citationID":"l1mIRPpm","properties":{"formattedCitation":"(Fiske and Chandler 2011)","plainCitation":"(Fiske and Chandler 2011)","dontUpdate":true,"noteIndex":0},"citationItems":[{"id":"cnOAORvt/CB1EOhSB","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DC5F1E">
        <w:instrText xml:space="preserve"> ADDIN ZOTERO_ITEM CSL_CITATION {"citationID":"R3goWj68","properties":{"formattedCitation":"(Mackenzie et al. 2002)","plainCitation":"(Mackenzie et al. 2002)","noteIndex":0},"citationItems":[{"id":"cnOAORvt/cEceV4Ov","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1E5364" w:rsidRPr="001E5364">
        <w:rPr>
          <w:rFonts w:cs="Times New Roman"/>
        </w:rPr>
        <w:t>(Mackenzie et al. 2002)</w:t>
      </w:r>
      <w:r>
        <w:fldChar w:fldCharType="end"/>
      </w:r>
      <w:bookmarkEnd w:id="15"/>
      <w:r>
        <w:rPr>
          <w:rFonts w:cs="Times New Roman"/>
          <w:lang w:val="en-CA"/>
        </w:rPr>
        <w:t xml:space="preserve">. </w:t>
      </w:r>
      <w:r w:rsidR="005546B9">
        <w:rPr>
          <w:rFonts w:cs="Times New Roman"/>
          <w:lang w:val="en-CA"/>
        </w:rPr>
        <w:t xml:space="preserve">This form of distribution modelling, also known as occupancy modelling uses the information from repeat visits to a site to infer estimates of detectability of a species as well as estimates of probability of occurrence. </w:t>
      </w:r>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5C06EF3B" w:rsidR="0056142A" w:rsidRDefault="00F60A18">
      <w:pPr>
        <w:spacing w:after="0" w:line="480" w:lineRule="auto"/>
        <w:rPr>
          <w:rFonts w:cs="Times New Roman"/>
          <w:lang w:val="en-CA"/>
        </w:rPr>
      </w:pPr>
      <w:r>
        <w:rPr>
          <w:rFonts w:cs="Times New Roman"/>
          <w:i/>
          <w:lang w:val="en-CA"/>
        </w:rPr>
        <w:t xml:space="preserve">Property </w:t>
      </w:r>
      <w:r w:rsidR="00581800">
        <w:rPr>
          <w:rFonts w:cs="Times New Roman"/>
          <w:i/>
          <w:lang w:val="en-CA"/>
        </w:rPr>
        <w:t>layer and land cost</w:t>
      </w:r>
      <w:r w:rsidR="00581800">
        <w:rPr>
          <w:rFonts w:cs="Times New Roman"/>
          <w:lang w:val="en-CA"/>
        </w:rPr>
        <w:t>.</w:t>
      </w:r>
      <w:r w:rsidR="00615F01">
        <w:rPr>
          <w:rFonts w:cs="Times New Roman"/>
          <w:lang w:val="en-CA"/>
        </w:rPr>
        <w:t xml:space="preserve"> </w:t>
      </w:r>
    </w:p>
    <w:p w14:paraId="26EFDA49" w14:textId="0C9CD6CB"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1E5364" w:rsidRPr="001E5364">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w:t>
      </w:r>
      <w:r w:rsidR="00F60A18">
        <w:rPr>
          <w:rFonts w:cs="Times New Roman"/>
          <w:lang w:val="en-CA"/>
        </w:rPr>
        <w:t>property</w:t>
      </w:r>
      <w:r w:rsidR="007A3A5C">
        <w:rPr>
          <w:rFonts w:cs="Times New Roman"/>
          <w:lang w:val="en-CA"/>
        </w:rPr>
        <w:t xml:space="preserve"> </w:t>
      </w:r>
      <w:r>
        <w:rPr>
          <w:rFonts w:cs="Times New Roman"/>
          <w:lang w:val="en-CA"/>
        </w:rPr>
        <w:t xml:space="preserve">data and 2012 land value </w:t>
      </w:r>
      <w:r>
        <w:rPr>
          <w:rFonts w:cs="Times New Roman"/>
          <w:lang w:val="en-CA"/>
        </w:rPr>
        <w:lastRenderedPageBreak/>
        <w:t xml:space="preserve">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r w:rsidR="00660ADC">
        <w:rPr>
          <w:rFonts w:cs="Times New Roman"/>
          <w:lang w:val="en-CA"/>
        </w:rPr>
        <w:t xml:space="preserve">properties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1E5364" w:rsidRPr="001E5364">
        <w:rPr>
          <w:rFonts w:cs="Times New Roman"/>
        </w:rPr>
        <w:t>(Schuster et al. 2014)</w:t>
      </w:r>
      <w:r>
        <w:fldChar w:fldCharType="end"/>
      </w:r>
      <w:bookmarkEnd w:id="17"/>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r w:rsidR="00F60A18">
        <w:rPr>
          <w:rFonts w:cs="Times New Roman"/>
          <w:lang w:val="en-CA"/>
        </w:rPr>
        <w:t>property</w:t>
      </w:r>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w:t>
      </w:r>
      <w:r w:rsidR="00F60A18">
        <w:rPr>
          <w:rFonts w:cs="Times New Roman"/>
          <w:lang w:val="en-CA"/>
        </w:rPr>
        <w:t>property</w:t>
      </w:r>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r w:rsidR="0088025D">
        <w:rPr>
          <w:rFonts w:cs="Times New Roman"/>
          <w:lang w:val="en-CA"/>
        </w:rPr>
        <w:t xml:space="preserve"> </w:t>
      </w:r>
      <w:bookmarkStart w:id="18"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but estimates of market values over larger areas are rarely available and tax assessments do provide a good general approximation.</w:t>
      </w:r>
      <w:bookmarkEnd w:id="18"/>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3E2495E"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w:t>
      </w:r>
      <w:r w:rsidR="00671FCF">
        <w:rPr>
          <w:rStyle w:val="apple-converted-space"/>
          <w:shd w:val="clear" w:color="auto" w:fill="FFFFFF"/>
        </w:rPr>
        <w:t>E</w:t>
      </w:r>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r w:rsidR="00C7053E">
        <w:rPr>
          <w:rStyle w:val="apple-converted-space"/>
          <w:shd w:val="clear" w:color="auto" w:fill="FFFFFF"/>
        </w:rPr>
        <w:t xml:space="preserve">financial </w:t>
      </w:r>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w:t>
      </w:r>
      <w:r w:rsidR="00582D25">
        <w:rPr>
          <w:rStyle w:val="apple-converted-space"/>
          <w:shd w:val="clear" w:color="auto" w:fill="FFFFFF"/>
        </w:rPr>
        <w:lastRenderedPageBreak/>
        <w:t xml:space="preserve">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r w:rsidR="00A37080">
        <w:rPr>
          <w:rStyle w:val="apple-converted-space"/>
          <w:shd w:val="clear" w:color="auto" w:fill="FFFFFF"/>
        </w:rPr>
        <w:t xml:space="preserve">financial </w:t>
      </w:r>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9" w:name="__Fieldmark__396_924499877"/>
      <w:r w:rsidR="001E5364" w:rsidRPr="001E5364">
        <w:t>(McIntosh et al. 2017)</w:t>
      </w:r>
      <w:r w:rsidR="00581800">
        <w:fldChar w:fldCharType="end"/>
      </w:r>
      <w:bookmarkEnd w:id="19"/>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r w:rsidR="00125CEB">
        <w:rPr>
          <w:rStyle w:val="apple-converted-space"/>
          <w:shd w:val="clear" w:color="auto" w:fill="FFFFFF"/>
        </w:rPr>
        <w:t>E</w:t>
      </w:r>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F91BC5">
        <w:rPr>
          <w:rStyle w:val="apple-converted-space"/>
          <w:shd w:val="clear" w:color="auto" w:fill="FFFFFF"/>
        </w:rPr>
        <w:t xml:space="preserve"> (for more details see </w:t>
      </w:r>
      <w:r w:rsidR="009361B8">
        <w:rPr>
          <w:rStyle w:val="apple-converted-space"/>
          <w:shd w:val="clear" w:color="auto" w:fill="FFFFFF"/>
        </w:rPr>
        <w:t xml:space="preserve">SI </w:t>
      </w:r>
      <w:r w:rsidR="00F91BC5">
        <w:rPr>
          <w:rStyle w:val="apple-converted-space"/>
          <w:shd w:val="clear" w:color="auto" w:fill="FFFFFF"/>
        </w:rPr>
        <w:t>Appendix S</w:t>
      </w:r>
      <w:r w:rsidR="00B16F6D">
        <w:rPr>
          <w:rStyle w:val="apple-converted-space"/>
          <w:shd w:val="clear" w:color="auto" w:fill="FFFFFF"/>
        </w:rPr>
        <w:t>1</w:t>
      </w:r>
      <w:r w:rsidR="00F91BC5">
        <w:rPr>
          <w:rStyle w:val="apple-converted-space"/>
          <w:shd w:val="clear" w:color="auto" w:fill="FFFFFF"/>
        </w:rPr>
        <w:t>)</w:t>
      </w:r>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7B257DFA" w:rsidR="0056142A" w:rsidRDefault="0056142A" w:rsidP="005621A1">
      <w:pPr>
        <w:pStyle w:val="xmsolistparagraph"/>
        <w:spacing w:beforeAutospacing="0" w:after="0" w:afterAutospacing="0" w:line="480" w:lineRule="auto"/>
        <w:ind w:firstLine="720"/>
        <w:rPr>
          <w:i/>
          <w:lang w:val="en-CA"/>
        </w:rPr>
      </w:pPr>
    </w:p>
    <w:p w14:paraId="4689CB13" w14:textId="38307B1B" w:rsidR="0056142A" w:rsidRDefault="00AB0E42">
      <w:pPr>
        <w:pStyle w:val="xmsonormal"/>
        <w:spacing w:beforeAutospacing="0" w:after="0" w:afterAutospacing="0" w:line="480" w:lineRule="auto"/>
        <w:rPr>
          <w:i/>
          <w:lang w:val="en-CA"/>
        </w:rPr>
      </w:pPr>
      <w:r>
        <w:rPr>
          <w:i/>
          <w:lang w:val="en-CA"/>
        </w:rPr>
        <w:t>E</w:t>
      </w:r>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r w:rsidR="00AB0E42">
        <w:rPr>
          <w:lang w:val="en-CA"/>
        </w:rPr>
        <w:t>E</w:t>
      </w:r>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r w:rsidR="00636651">
        <w:rPr>
          <w:lang w:val="en-CA"/>
        </w:rPr>
        <w:t>E</w:t>
      </w:r>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20" w:name="__Fieldmark__429_924499877"/>
      <w:r w:rsidR="001E5364" w:rsidRPr="001E5364">
        <w:t>(Gurobi Optimization Inc. 2017)</w:t>
      </w:r>
      <w:r w:rsidR="00581800">
        <w:fldChar w:fldCharType="end"/>
      </w:r>
      <w:bookmarkEnd w:id="20"/>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21" w:name="__Fieldmark__445_924499877"/>
      <w:r w:rsidR="001E5364" w:rsidRPr="001E5364">
        <w:t>(Luppold et al. 2018)</w:t>
      </w:r>
      <w:r w:rsidR="00581800">
        <w:fldChar w:fldCharType="end"/>
      </w:r>
      <w:bookmarkEnd w:id="21"/>
      <w:r w:rsidR="00581800">
        <w:rPr>
          <w:lang w:val="en-CA"/>
        </w:rPr>
        <w:t xml:space="preserve">. To investigate solver performance of packages </w:t>
      </w:r>
      <w:r w:rsidR="00581800">
        <w:rPr>
          <w:lang w:val="en-CA"/>
        </w:rPr>
        <w:lastRenderedPageBreak/>
        <w:t xml:space="preserve">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22" w:name="__Fieldmark__464_924499877"/>
      <w:r w:rsidR="001E5364" w:rsidRPr="001E5364">
        <w:t>(Ralphs et al. 2019)</w:t>
      </w:r>
      <w:r w:rsidR="00581800">
        <w:fldChar w:fldCharType="end"/>
      </w:r>
      <w:bookmarkEnd w:id="22"/>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3"/>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w:t>
      </w:r>
      <w:r w:rsidR="00A53911">
        <w:rPr>
          <w:lang w:val="en-CA"/>
        </w:rPr>
        <w:t>E</w:t>
      </w:r>
      <w:r w:rsidR="0021322A">
        <w:rPr>
          <w:lang w:val="en-CA"/>
        </w:rPr>
        <w:t xml:space="preserve">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85ED01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 xml:space="preserve">in 10% increments (9 variations), using ii) 10 – 72 features (5 variations) as targets, and iii) with spatial extents </w:t>
      </w:r>
      <w:commentRangeStart w:id="24"/>
      <w:r>
        <w:rPr>
          <w:lang w:val="en-CA"/>
        </w:rPr>
        <w:t>of 9</w:t>
      </w:r>
      <w:r w:rsidR="00250222">
        <w:rPr>
          <w:lang w:val="en-CA"/>
        </w:rPr>
        <w:t>,</w:t>
      </w:r>
      <w:r>
        <w:rPr>
          <w:lang w:val="en-CA"/>
        </w:rPr>
        <w:t>282</w:t>
      </w:r>
      <w:r w:rsidR="00CA3F8B">
        <w:rPr>
          <w:lang w:val="en-CA"/>
        </w:rPr>
        <w:t xml:space="preserve"> planning units</w:t>
      </w:r>
      <w:r>
        <w:rPr>
          <w:lang w:val="en-CA"/>
        </w:rPr>
        <w:t>, 37</w:t>
      </w:r>
      <w:r w:rsidR="00250222">
        <w:rPr>
          <w:lang w:val="en-CA"/>
        </w:rPr>
        <w:t>,</w:t>
      </w:r>
      <w:r>
        <w:rPr>
          <w:lang w:val="en-CA"/>
        </w:rPr>
        <w:t>128</w:t>
      </w:r>
      <w:r w:rsidR="00CA3F8B">
        <w:rPr>
          <w:lang w:val="en-CA"/>
        </w:rPr>
        <w:t xml:space="preserve"> planning units</w:t>
      </w:r>
      <w:r>
        <w:rPr>
          <w:lang w:val="en-CA"/>
        </w:rPr>
        <w:t xml:space="preserve">, </w:t>
      </w:r>
      <w:commentRangeEnd w:id="24"/>
      <w:r w:rsidR="0029651A">
        <w:rPr>
          <w:rStyle w:val="CommentReference"/>
          <w:rFonts w:eastAsiaTheme="minorHAnsi" w:cstheme="minorBidi"/>
        </w:rPr>
        <w:commentReference w:id="24"/>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w:t>
      </w:r>
      <w:r w:rsidR="002F71C7">
        <w:rPr>
          <w:lang w:val="en-CA"/>
        </w:rPr>
        <w:t xml:space="preserve">Exploring ranges of values for number of iterations and SPF are recommended for calibration of </w:t>
      </w:r>
      <w:proofErr w:type="spellStart"/>
      <w:r w:rsidR="002F71C7">
        <w:rPr>
          <w:lang w:val="en-CA"/>
        </w:rPr>
        <w:t>Marxan</w:t>
      </w:r>
      <w:proofErr w:type="spellEnd"/>
      <w:r w:rsidR="002F71C7">
        <w:rPr>
          <w:lang w:val="en-CA"/>
        </w:rPr>
        <w:t xml:space="preserve"> to increase </w:t>
      </w:r>
      <w:proofErr w:type="spellStart"/>
      <w:r w:rsidR="002F71C7">
        <w:rPr>
          <w:lang w:val="en-CA"/>
        </w:rPr>
        <w:t>Marxan’s</w:t>
      </w:r>
      <w:proofErr w:type="spellEnd"/>
      <w:r w:rsidR="002F71C7">
        <w:rPr>
          <w:lang w:val="en-CA"/>
        </w:rPr>
        <w:t xml:space="preserve"> ability to approximate the optimal solution </w:t>
      </w:r>
      <w:r w:rsidR="002F71C7">
        <w:rPr>
          <w:lang w:val="en-CA"/>
        </w:rPr>
        <w:fldChar w:fldCharType="begin"/>
      </w:r>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2F71C7">
        <w:rPr>
          <w:lang w:val="en-CA"/>
        </w:rPr>
        <w:fldChar w:fldCharType="separate"/>
      </w:r>
      <w:r w:rsidR="002F71C7" w:rsidRPr="002F71C7">
        <w:t>(Ardron et al. 2010)</w:t>
      </w:r>
      <w:r w:rsidR="002F71C7">
        <w:rPr>
          <w:lang w:val="en-CA"/>
        </w:rPr>
        <w:fldChar w:fldCharType="end"/>
      </w:r>
      <w:r w:rsidR="002F71C7">
        <w:rPr>
          <w:lang w:val="en-CA"/>
        </w:rPr>
        <w:t xml:space="preserve">. </w:t>
      </w:r>
      <w:r>
        <w:rPr>
          <w:lang w:val="en-CA"/>
        </w:rPr>
        <w:t xml:space="preserve">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w:t>
      </w:r>
      <w:r>
        <w:rPr>
          <w:lang w:val="en-CA"/>
        </w:rPr>
        <w:lastRenderedPageBreak/>
        <w:t xml:space="preserve">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5" w:name="__Fieldmark__550_924499877"/>
      <w:r w:rsidR="001E5364" w:rsidRPr="001E5364">
        <w:t>(Ardron et al. 2010)</w:t>
      </w:r>
      <w:r>
        <w:fldChar w:fldCharType="end"/>
      </w:r>
      <w:bookmarkEnd w:id="25"/>
      <w:r>
        <w:rPr>
          <w:lang w:val="en-CA"/>
        </w:rPr>
        <w:t>.</w:t>
      </w:r>
      <w:r w:rsidR="009B79F7">
        <w:rPr>
          <w:lang w:val="en-CA"/>
        </w:rPr>
        <w:t xml:space="preserve"> </w:t>
      </w:r>
      <w:bookmarkStart w:id="26" w:name="_Hlk33693883"/>
      <w:r w:rsidR="00EE7F9D">
        <w:rPr>
          <w:lang w:val="en-CA"/>
        </w:rPr>
        <w:t xml:space="preserve">To allow for a fair </w:t>
      </w:r>
      <w:r w:rsidR="00A41C85">
        <w:rPr>
          <w:lang w:val="en-CA"/>
        </w:rPr>
        <w:t xml:space="preserve">contrast </w:t>
      </w:r>
      <w:r w:rsidR="00EE7F9D">
        <w:rPr>
          <w:lang w:val="en-CA"/>
        </w:rPr>
        <w:t xml:space="preserve">between SA and EILP, that focuses </w:t>
      </w:r>
      <w:r w:rsidR="00E867D0">
        <w:rPr>
          <w:lang w:val="en-CA"/>
        </w:rPr>
        <w:t>o</w:t>
      </w:r>
      <w:r w:rsidR="00EE7F9D">
        <w:rPr>
          <w:lang w:val="en-CA"/>
        </w:rPr>
        <w:t xml:space="preserve">n algorithmic comparisons and not within SA variation, we focused our results and discussion on the best solution achieved with </w:t>
      </w:r>
      <w:proofErr w:type="spellStart"/>
      <w:r w:rsidR="00EE7F9D">
        <w:rPr>
          <w:lang w:val="en-CA"/>
        </w:rPr>
        <w:t>Marxan</w:t>
      </w:r>
      <w:proofErr w:type="spellEnd"/>
      <w:r w:rsidR="00EE7F9D">
        <w:rPr>
          <w:lang w:val="en-CA"/>
        </w:rPr>
        <w:t xml:space="preserve"> across 10 repeat runs.</w:t>
      </w:r>
      <w:bookmarkEnd w:id="26"/>
    </w:p>
    <w:p w14:paraId="0C6BD9D7" w14:textId="02E9E538"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r w:rsidR="009319A3">
        <w:rPr>
          <w:lang w:val="en-CA"/>
        </w:rPr>
        <w:t xml:space="preserve"> </w:t>
      </w:r>
      <w:bookmarkStart w:id="27"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presented here. For the details on the mathematical formulation of the spatial compactness constraint in ILP, please see </w:t>
      </w:r>
      <w:r w:rsidR="00FC6681">
        <w:rPr>
          <w:lang w:val="en-CA"/>
        </w:rPr>
        <w:t xml:space="preserve">SI </w:t>
      </w:r>
      <w:r w:rsidR="009319A3">
        <w:rPr>
          <w:lang w:val="en-CA"/>
        </w:rPr>
        <w:t>Appendix S</w:t>
      </w:r>
      <w:r w:rsidR="006F7FBB">
        <w:rPr>
          <w:lang w:val="en-CA"/>
        </w:rPr>
        <w:t>2</w:t>
      </w:r>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786A1D">
        <w:rPr>
          <w:lang w:val="en-CA"/>
        </w:rPr>
        <w:fldChar w:fldCharType="separate"/>
      </w:r>
      <w:r w:rsidR="00786A1D" w:rsidRPr="00786A1D">
        <w:t>(Beyer et al. 2016)</w:t>
      </w:r>
      <w:r w:rsidR="00786A1D">
        <w:rPr>
          <w:lang w:val="en-CA"/>
        </w:rPr>
        <w:fldChar w:fldCharType="end"/>
      </w:r>
      <w:r w:rsidR="00475016">
        <w:rPr>
          <w:lang w:val="en-CA"/>
        </w:rPr>
        <w:t>.</w:t>
      </w:r>
      <w:bookmarkEnd w:id="27"/>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7071EDAD" w:rsidR="0056142A" w:rsidRDefault="00541C48" w:rsidP="002E47A9">
      <w:pPr>
        <w:pStyle w:val="xmsonormal"/>
        <w:spacing w:beforeAutospacing="0" w:after="0" w:afterAutospacing="0" w:line="480" w:lineRule="auto"/>
        <w:ind w:firstLine="720"/>
      </w:pPr>
      <w:r>
        <w:t>E</w:t>
      </w:r>
      <w:r w:rsidR="00581800">
        <w:t>ILP algorithms (</w:t>
      </w:r>
      <w:proofErr w:type="spellStart"/>
      <w:r w:rsidR="00581800">
        <w:t>Gurobi</w:t>
      </w:r>
      <w:proofErr w:type="spellEnd"/>
      <w:r w:rsidR="00581800">
        <w:t xml:space="preserve">, </w:t>
      </w:r>
      <w:r w:rsidR="00581800" w:rsidRPr="00A4221D">
        <w:rPr>
          <w:caps/>
        </w:rPr>
        <w:t>Symphony</w:t>
      </w:r>
      <w:r w:rsidR="00581800">
        <w:t>) outperformed SA (</w:t>
      </w:r>
      <w:proofErr w:type="spellStart"/>
      <w:r w:rsidR="00581800">
        <w:t>Marxan</w:t>
      </w:r>
      <w:proofErr w:type="spellEnd"/>
      <w:r w:rsidR="00581800">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r w:rsidR="00FD3218">
        <w:t xml:space="preserve">Summarizing across </w:t>
      </w:r>
      <w:r w:rsidR="00C63EAB">
        <w:t xml:space="preserve">calibrated </w:t>
      </w:r>
      <w:proofErr w:type="spellStart"/>
      <w:r w:rsidR="00C63EAB">
        <w:t>Marxan</w:t>
      </w:r>
      <w:proofErr w:type="spellEnd"/>
      <w:r w:rsidR="00C63EAB">
        <w:t xml:space="preserve"> scenarios (number of iterations &gt; 100,000 and species </w:t>
      </w:r>
      <w:r w:rsidR="00C63EAB">
        <w:lastRenderedPageBreak/>
        <w:t xml:space="preserve">penalty factor 5 or 25), </w:t>
      </w:r>
      <w:r w:rsidR="00BF75FE">
        <w:t xml:space="preserve">the range of savings </w:t>
      </w:r>
      <w:r w:rsidR="00A97139">
        <w:t>ranged from</w:t>
      </w:r>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EE3F47">
        <w:t xml:space="preserve">SI </w:t>
      </w:r>
      <w:r w:rsidR="006A4F44">
        <w:t>Figure S</w:t>
      </w:r>
      <w:r w:rsidR="00874342">
        <w:t>2</w:t>
      </w:r>
      <w:r w:rsidR="00BF75FE">
        <w:t>)</w:t>
      </w:r>
      <w:r w:rsidR="00A1487D">
        <w:t xml:space="preserve"> when comparing EILP results to the best (cheapest) solution for a </w:t>
      </w:r>
      <w:proofErr w:type="spellStart"/>
      <w:r w:rsidR="00A1487D">
        <w:t>Marxan</w:t>
      </w:r>
      <w:proofErr w:type="spellEnd"/>
      <w:r w:rsidR="00A1487D">
        <w:t xml:space="preserve"> scenario</w:t>
      </w:r>
      <w:r w:rsidR="00BF75FE">
        <w:t xml:space="preserve">. </w:t>
      </w:r>
      <w:r w:rsidR="00C80D58">
        <w:t>For example, a</w:t>
      </w:r>
      <w:r w:rsidR="00581800">
        <w:t>t the 30% protection target</w:t>
      </w:r>
      <w:r w:rsidR="007C73E0">
        <w:t xml:space="preserve"> </w:t>
      </w:r>
      <w:r w:rsidR="001C6809">
        <w:t>EILP</w:t>
      </w:r>
      <w:r w:rsidR="00581800">
        <w:t xml:space="preserve"> solvers resulted in solutions that were $</w:t>
      </w:r>
      <w:r w:rsidR="006F00EE">
        <w:t xml:space="preserve">55 </w:t>
      </w:r>
      <w:r w:rsidR="00110512">
        <w:t>million</w:t>
      </w:r>
      <w:r w:rsidR="00581800">
        <w:t xml:space="preserve"> cheaper than SA (Figure 1</w:t>
      </w:r>
      <w:r w:rsidR="00862562">
        <w:t>a</w:t>
      </w:r>
      <w:r w:rsidR="00581800">
        <w:t>)</w:t>
      </w:r>
      <w:bookmarkStart w:id="28" w:name="_Hlk33514041"/>
      <w:r w:rsidR="00475016">
        <w:t>, because it selected cheaper and less parcels in the optimal solution</w:t>
      </w:r>
      <w:bookmarkEnd w:id="28"/>
      <w:r w:rsidR="00581800">
        <w:t xml:space="preserve">. With </w:t>
      </w:r>
      <w:r w:rsidR="0034473C">
        <w:t>these savings</w:t>
      </w:r>
      <w:r w:rsidR="00581800">
        <w:t xml:space="preserve"> an additional </w:t>
      </w:r>
      <w:r w:rsidR="00B7713F">
        <w:t>961</w:t>
      </w:r>
      <w:r w:rsidR="00581800">
        <w:t xml:space="preserve"> ha could be protected </w:t>
      </w:r>
      <w:r w:rsidR="006C559B">
        <w:t>(</w:t>
      </w:r>
      <w:r w:rsidR="00B7713F">
        <w:t>13,897</w:t>
      </w:r>
      <w:r w:rsidR="006C559B">
        <w:t xml:space="preserve"> ha vs </w:t>
      </w:r>
      <w:r w:rsidR="00B7713F">
        <w:t>12,936</w:t>
      </w:r>
      <w:r w:rsidR="006C559B">
        <w:t xml:space="preserve"> ha) </w:t>
      </w:r>
      <w:r w:rsidR="00581800">
        <w:t xml:space="preserve">using an </w:t>
      </w:r>
      <w:r w:rsidR="006130B3">
        <w:t>E</w:t>
      </w:r>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 xml:space="preserve">of the </w:t>
      </w:r>
      <w:proofErr w:type="spellStart"/>
      <w:r w:rsidR="00581800">
        <w:t>Marxan</w:t>
      </w:r>
      <w:proofErr w:type="spellEnd"/>
      <w:r w:rsidR="00581800">
        <w:t xml:space="preserve">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CD10F4">
        <w:t>SI</w:t>
      </w:r>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A42C91">
        <w:t>SI</w:t>
      </w:r>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16379E1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294D85">
        <w:t>SI</w:t>
      </w:r>
      <w:r w:rsidR="000E4FCA">
        <w:t xml:space="preserve">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F17407">
        <w:t>SI</w:t>
      </w:r>
      <w:r w:rsidR="000E4FCA">
        <w:t xml:space="preserve">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w:t>
      </w:r>
      <w:r>
        <w:lastRenderedPageBreak/>
        <w:t xml:space="preserve">SYMPHONY. Time profiles across targets, number of features and number of planning units are shown in </w:t>
      </w:r>
      <w:r w:rsidR="0083291C">
        <w:t>SI</w:t>
      </w:r>
      <w:r w:rsidR="00173E14">
        <w:t xml:space="preserve"> </w:t>
      </w:r>
      <w:r>
        <w:t>Figures S</w:t>
      </w:r>
      <w:r w:rsidR="00950BD0">
        <w:t>8</w:t>
      </w:r>
      <w:r>
        <w:t>-</w:t>
      </w:r>
      <w:r w:rsidR="00950BD0">
        <w:t>10</w:t>
      </w:r>
      <w:r>
        <w:t>.</w:t>
      </w:r>
    </w:p>
    <w:p w14:paraId="1499FC73" w14:textId="07960F78" w:rsidR="00750CFE" w:rsidRDefault="001C6809" w:rsidP="00102BBF">
      <w:pPr>
        <w:pStyle w:val="xmsonormal"/>
        <w:spacing w:beforeAutospacing="0" w:after="0" w:afterAutospacing="0" w:line="480" w:lineRule="auto"/>
        <w:ind w:firstLine="720"/>
      </w:pPr>
      <w:r>
        <w:t>EILP</w:t>
      </w:r>
      <w:r w:rsidR="00750CFE">
        <w:t xml:space="preserve"> algorithms (</w:t>
      </w:r>
      <w:proofErr w:type="spellStart"/>
      <w:r w:rsidR="00750CFE">
        <w:t>Gurobi</w:t>
      </w:r>
      <w:proofErr w:type="spellEnd"/>
      <w:r w:rsidR="00750CFE">
        <w:t xml:space="preserve">, </w:t>
      </w:r>
      <w:r w:rsidR="00750CFE" w:rsidRPr="00A4221D">
        <w:rPr>
          <w:caps/>
        </w:rPr>
        <w:t>Symphony</w:t>
      </w:r>
      <w:r w:rsidR="00750CFE">
        <w:t xml:space="preserve">) </w:t>
      </w:r>
      <w:r w:rsidR="008C69C4">
        <w:t xml:space="preserve">also </w:t>
      </w:r>
      <w:r w:rsidR="00750CFE">
        <w:t>outperformed SA (</w:t>
      </w:r>
      <w:proofErr w:type="spellStart"/>
      <w:r w:rsidR="00750CFE">
        <w:t>Marxan</w:t>
      </w:r>
      <w:proofErr w:type="spellEnd"/>
      <w:r w:rsidR="00750CFE">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 xml:space="preserve">Through finding optimal solutions, using </w:t>
      </w:r>
      <w:r>
        <w:t>EILP</w:t>
      </w:r>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r w:rsidR="00A21E0F">
        <w:t>SI</w:t>
      </w:r>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0BA8A83E" w:rsidR="0056142A" w:rsidRDefault="00581800">
      <w:pPr>
        <w:pStyle w:val="xmsonormal"/>
        <w:spacing w:beforeAutospacing="0" w:after="0" w:afterAutospacing="0" w:line="480" w:lineRule="auto"/>
        <w:ind w:firstLine="720"/>
      </w:pPr>
      <w:r>
        <w:t xml:space="preserve">We found that </w:t>
      </w:r>
      <w:r w:rsidR="001C6809">
        <w:t>EILP</w:t>
      </w:r>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r w:rsidR="001C6809">
        <w:t>EILP</w:t>
      </w:r>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9" w:name="__Fieldmark__621_924499877"/>
      <w:r w:rsidR="001E5364" w:rsidRPr="001E5364">
        <w:t>(Underhill 1994, Rodrigues and Gaston 2002)</w:t>
      </w:r>
      <w:r>
        <w:fldChar w:fldCharType="end"/>
      </w:r>
      <w:bookmarkEnd w:id="29"/>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r w:rsidR="00804B80">
        <w:t>, where technical capacity exists</w:t>
      </w:r>
      <w:r>
        <w:t xml:space="preserv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w:t>
      </w:r>
      <w:r w:rsidR="00E42801">
        <w:lastRenderedPageBreak/>
        <w:t xml:space="preserve">SA solutions. </w:t>
      </w:r>
      <w:r w:rsidR="003F2F75">
        <w:t xml:space="preserve">Finally, we showcase that even open source </w:t>
      </w:r>
      <w:r w:rsidR="001C6809">
        <w:t>EILP</w:t>
      </w:r>
      <w:r w:rsidR="003F2F75">
        <w:t xml:space="preserve">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r w:rsidR="001C6809">
        <w:t>EILP</w:t>
      </w:r>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r w:rsidR="008A2166">
        <w:t xml:space="preserve"> Given </w:t>
      </w:r>
      <w:proofErr w:type="spellStart"/>
      <w:r w:rsidR="008A2166">
        <w:t>Marxan’s</w:t>
      </w:r>
      <w:proofErr w:type="spellEnd"/>
      <w:r w:rsidR="008A2166">
        <w:t xml:space="preserve"> flexibility to use </w:t>
      </w:r>
      <w:r w:rsidR="00353AD1">
        <w:t xml:space="preserve">optimization methods other than SA, we hope that a future version of </w:t>
      </w:r>
      <w:proofErr w:type="spellStart"/>
      <w:r w:rsidR="00353AD1">
        <w:t>Marxan</w:t>
      </w:r>
      <w:proofErr w:type="spellEnd"/>
      <w:r w:rsidR="00353AD1">
        <w:t xml:space="preserve"> will include EILP solvers.</w:t>
      </w:r>
    </w:p>
    <w:p w14:paraId="43E546F4" w14:textId="25F96F7B" w:rsidR="0056142A" w:rsidRDefault="00581800">
      <w:pPr>
        <w:pStyle w:val="xmsonormal"/>
        <w:spacing w:beforeAutospacing="0" w:after="0" w:afterAutospacing="0" w:line="480" w:lineRule="auto"/>
      </w:pPr>
      <w:r>
        <w:tab/>
        <w:t xml:space="preserve">One practical advantage of using </w:t>
      </w:r>
      <w:r w:rsidR="001C6809">
        <w:t>EILP</w:t>
      </w:r>
      <w:r>
        <w:t xml:space="preserve"> over SA is that the analysis does not require </w:t>
      </w:r>
      <w:r w:rsidR="00705ED1">
        <w:t xml:space="preserve">parameter </w:t>
      </w:r>
      <w:r>
        <w:t xml:space="preserve">calibration. </w:t>
      </w:r>
      <w:r w:rsidR="003500D5">
        <w:t xml:space="preserve">Unlike </w:t>
      </w:r>
      <w:r w:rsidR="001C6809">
        <w:t>EILP</w:t>
      </w:r>
      <w:r w:rsidR="003500D5">
        <w:t xml:space="preserve">,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30" w:name="__Fieldmark__1017_1005439025"/>
      <w:r w:rsidR="003500D5">
        <w:t>(</w:t>
      </w:r>
      <w:bookmarkStart w:id="31" w:name="__Fieldmark__645_924499877"/>
      <w:r w:rsidR="003500D5">
        <w:t>Ardron et al. 2010)</w:t>
      </w:r>
      <w:r w:rsidR="003500D5">
        <w:fldChar w:fldCharType="end"/>
      </w:r>
      <w:bookmarkEnd w:id="30"/>
      <w:bookmarkEnd w:id="31"/>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r w:rsidR="001C6809">
        <w:t>EILP</w:t>
      </w:r>
      <w:r>
        <w:t xml:space="preserve">. An added benefit is that the somewhat subjective process of setting values for these three parameters can be eliminated using </w:t>
      </w:r>
      <w:r w:rsidR="001C6809">
        <w:t>EILP</w:t>
      </w:r>
      <w:r>
        <w:t xml:space="preserve"> as well.</w:t>
      </w:r>
      <w:r w:rsidR="008A2166">
        <w:t xml:space="preserve"> </w:t>
      </w:r>
    </w:p>
    <w:p w14:paraId="700559CC" w14:textId="67BB220B" w:rsidR="00D00A93" w:rsidRDefault="00B77039" w:rsidP="00D00A93">
      <w:pPr>
        <w:pStyle w:val="xmsonormal"/>
        <w:spacing w:beforeAutospacing="0" w:after="0" w:afterAutospacing="0" w:line="480" w:lineRule="auto"/>
        <w:ind w:firstLine="720"/>
      </w:pPr>
      <w:r>
        <w:lastRenderedPageBreak/>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32" w:name="__Fieldmark__678_924499877"/>
      <w:r w:rsidR="001E5364" w:rsidRPr="001E5364">
        <w:t>(Ardron et al. 2010)</w:t>
      </w:r>
      <w:r w:rsidR="00581800">
        <w:fldChar w:fldCharType="end"/>
      </w:r>
      <w:bookmarkEnd w:id="32"/>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r w:rsidR="001C6809">
        <w:t>EILP</w:t>
      </w:r>
      <w:r w:rsidR="00581800">
        <w:t>/</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w:t>
      </w:r>
      <w:r w:rsidR="001C6809">
        <w:t>EILP</w:t>
      </w:r>
      <w:r w:rsidR="00881CA1">
        <w:t xml:space="preserve"> will run into problems solving very large problems (&gt;1 million planning units) that include non-linear constraints, such as optimizing compactness or connectivity, as those problem formulations need to be linearized for </w:t>
      </w:r>
      <w:r w:rsidR="001C6809">
        <w:t>EILP</w:t>
      </w:r>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1C6809">
        <w:t>EILP</w:t>
      </w:r>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1115FC75" w:rsidR="0056142A" w:rsidRDefault="00581800">
      <w:pPr>
        <w:pStyle w:val="xmsonormal"/>
        <w:spacing w:beforeAutospacing="0" w:after="0" w:afterAutospacing="0" w:line="480" w:lineRule="auto"/>
      </w:pPr>
      <w:r>
        <w:tab/>
        <w:t xml:space="preserve">Finally, we argue that another strength of </w:t>
      </w:r>
      <w:r w:rsidR="001C6809">
        <w:t>EILP</w:t>
      </w:r>
      <w:r>
        <w:t xml:space="preserve">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r w:rsidR="008A2166">
        <w:t xml:space="preserve"> </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44E46A75" w:rsidR="00CD6C98" w:rsidRDefault="001C6809" w:rsidP="0082320F">
      <w:pPr>
        <w:spacing w:after="0" w:line="480" w:lineRule="auto"/>
        <w:ind w:firstLine="720"/>
        <w:rPr>
          <w:rFonts w:eastAsia="Times New Roman" w:cs="Times New Roman"/>
          <w:b/>
          <w:szCs w:val="24"/>
        </w:rPr>
      </w:pPr>
      <w:r>
        <w:rPr>
          <w:rFonts w:cs="Times New Roman"/>
        </w:rPr>
        <w:t>EILP</w:t>
      </w:r>
      <w:r w:rsidR="00581800">
        <w:rPr>
          <w:rFonts w:cs="Times New Roman"/>
        </w:rPr>
        <w:t xml:space="preserve"> algorithms </w:t>
      </w:r>
      <w:r w:rsidR="00CE0FCB">
        <w:rPr>
          <w:rFonts w:cs="Times New Roman"/>
        </w:rPr>
        <w:t xml:space="preserve">substantially </w:t>
      </w:r>
      <w:r w:rsidR="00581800">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sidR="00581800">
        <w:rPr>
          <w:rFonts w:cs="Times New Roman"/>
        </w:rPr>
        <w:t xml:space="preserve">, both in terms of solution cost, as well as in terms of time required to find </w:t>
      </w:r>
      <w:r w:rsidR="00581800">
        <w:rPr>
          <w:rFonts w:cs="Times New Roman"/>
        </w:rPr>
        <w:lastRenderedPageBreak/>
        <w:t xml:space="preserve">near optimal or optimal solutions. Using an </w:t>
      </w:r>
      <w:r>
        <w:rPr>
          <w:rFonts w:cs="Times New Roman"/>
        </w:rPr>
        <w:t>EILP</w:t>
      </w:r>
      <w:r w:rsidR="00581800">
        <w:rPr>
          <w:rFonts w:cs="Times New Roman"/>
        </w:rPr>
        <w:t xml:space="preserve"> algorithm, as implemented in the R package </w:t>
      </w:r>
      <w:proofErr w:type="spellStart"/>
      <w:r w:rsidR="00581800">
        <w:rPr>
          <w:rFonts w:cs="Times New Roman"/>
        </w:rPr>
        <w:t>prioritizr</w:t>
      </w:r>
      <w:proofErr w:type="spellEnd"/>
      <w:r w:rsidR="00581800">
        <w:rPr>
          <w:rFonts w:cs="Times New Roman"/>
        </w:rPr>
        <w:t>, has the added benefit that users do</w:t>
      </w:r>
      <w:r w:rsidR="00CE0FCB">
        <w:rPr>
          <w:rFonts w:cs="Times New Roman"/>
        </w:rPr>
        <w:t xml:space="preserve"> no</w:t>
      </w:r>
      <w:r w:rsidR="00581800">
        <w:rPr>
          <w:rFonts w:cs="Times New Roman"/>
        </w:rPr>
        <w:t>t need to worry</w:t>
      </w:r>
      <w:r w:rsidR="00441810">
        <w:rPr>
          <w:rFonts w:cs="Times New Roman"/>
        </w:rPr>
        <w:t xml:space="preserve"> about</w:t>
      </w:r>
      <w:r w:rsidR="00581800">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r>
        <w:rPr>
          <w:rFonts w:cs="Times New Roman"/>
        </w:rPr>
        <w:t>EILP</w:t>
      </w:r>
      <w:r w:rsidR="00DB2D3C">
        <w:rPr>
          <w:rFonts w:cs="Times New Roman"/>
        </w:rPr>
        <w:t xml:space="preserve"> is showing for conservation planning</w:t>
      </w:r>
      <w:r w:rsidR="00581800">
        <w:rPr>
          <w:rFonts w:cs="Times New Roman"/>
        </w:rPr>
        <w:t xml:space="preserve">, we </w:t>
      </w:r>
      <w:r w:rsidR="001E4EF9">
        <w:rPr>
          <w:rFonts w:cs="Times New Roman"/>
        </w:rPr>
        <w:t>recommend users consider</w:t>
      </w:r>
      <w:r w:rsidR="00581800">
        <w:rPr>
          <w:rFonts w:cs="Times New Roman"/>
        </w:rPr>
        <w:t xml:space="preserve"> </w:t>
      </w:r>
      <w:r w:rsidR="00E82B4C">
        <w:rPr>
          <w:rFonts w:cs="Times New Roman"/>
        </w:rPr>
        <w:t xml:space="preserve">adding </w:t>
      </w:r>
      <w:r w:rsidR="00581800">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1344DC80" w14:textId="77777777" w:rsidR="00C8745D" w:rsidRPr="00405C18" w:rsidRDefault="00A16566" w:rsidP="00405C18">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00C8745D" w:rsidRPr="00C8745D">
        <w:rPr>
          <w:rFonts w:cs="Times New Roman"/>
        </w:rPr>
        <w:t>Ando, A. et al. 1998. Species Distributions, Land Values, and Efficient Conservation. - Science 279: 2126–2128.</w:t>
      </w:r>
    </w:p>
    <w:p w14:paraId="53CBCFB3" w14:textId="77777777" w:rsidR="00C8745D" w:rsidRPr="00405C18" w:rsidRDefault="00C8745D" w:rsidP="00405C18">
      <w:pPr>
        <w:pStyle w:val="Bibliography"/>
        <w:rPr>
          <w:rFonts w:cs="Times New Roman"/>
        </w:rPr>
      </w:pPr>
      <w:r w:rsidRPr="00405C18">
        <w:rPr>
          <w:rFonts w:cs="Times New Roman"/>
        </w:rPr>
        <w:t xml:space="preserve"> 2010. Marxan Good Practices Handbook, Version 2 (JA Ardron, HP Possingham, and CJ Klein, Eds.). - Pacific Marine Analysis and Research Association.</w:t>
      </w:r>
    </w:p>
    <w:p w14:paraId="4CEBDE84" w14:textId="77777777" w:rsidR="00C8745D" w:rsidRPr="00405C18" w:rsidRDefault="00C8745D" w:rsidP="00405C18">
      <w:pPr>
        <w:pStyle w:val="Bibliography"/>
        <w:rPr>
          <w:rFonts w:cs="Times New Roman"/>
        </w:rPr>
      </w:pPr>
      <w:r w:rsidRPr="00405C18">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0FC45BA7" w14:textId="77777777" w:rsidR="00C8745D" w:rsidRPr="00405C18" w:rsidRDefault="00C8745D" w:rsidP="00405C18">
      <w:pPr>
        <w:pStyle w:val="Bibliography"/>
        <w:rPr>
          <w:rFonts w:cs="Times New Roman"/>
        </w:rPr>
      </w:pPr>
      <w:r w:rsidRPr="00405C18">
        <w:rPr>
          <w:rFonts w:cs="Times New Roman"/>
        </w:rPr>
        <w:t>Beyer, H. L. et al. 2016. Solving conservation planning problems with integer linear programming. - Ecological Modelling 328: 14–22.</w:t>
      </w:r>
    </w:p>
    <w:p w14:paraId="7AFCC625" w14:textId="77777777" w:rsidR="00C8745D" w:rsidRPr="00405C18" w:rsidRDefault="00C8745D" w:rsidP="00405C18">
      <w:pPr>
        <w:pStyle w:val="Bibliography"/>
        <w:rPr>
          <w:rFonts w:cs="Times New Roman"/>
        </w:rPr>
      </w:pPr>
      <w:r w:rsidRPr="00405C18">
        <w:rPr>
          <w:rFonts w:cs="Times New Roman"/>
        </w:rPr>
        <w:t>Church, R. L. et al. 1996. Reserve selection as a maximal covering location problem. - Biological Conservation 76: 105–112.</w:t>
      </w:r>
    </w:p>
    <w:p w14:paraId="4E4A6749" w14:textId="77777777" w:rsidR="00C8745D" w:rsidRPr="00405C18" w:rsidRDefault="00C8745D" w:rsidP="00405C18">
      <w:pPr>
        <w:pStyle w:val="Bibliography"/>
        <w:rPr>
          <w:rFonts w:cs="Times New Roman"/>
        </w:rPr>
      </w:pPr>
      <w:r w:rsidRPr="00405C18">
        <w:rPr>
          <w:rFonts w:cs="Times New Roman"/>
        </w:rPr>
        <w:t>Cocks, K. D. and Baird, I. A. 1989. Using mathematical programming to address the multiple reserve selection problem: An example from the Eyre Peninsula, South Australia. - Biological Conservation 49: 113–130.</w:t>
      </w:r>
    </w:p>
    <w:p w14:paraId="17694073" w14:textId="77777777" w:rsidR="00C8745D" w:rsidRPr="00405C18" w:rsidRDefault="00C8745D" w:rsidP="00405C18">
      <w:pPr>
        <w:pStyle w:val="Bibliography"/>
        <w:rPr>
          <w:rFonts w:cs="Times New Roman"/>
        </w:rPr>
      </w:pPr>
      <w:r w:rsidRPr="00405C18">
        <w:rPr>
          <w:rFonts w:cs="Times New Roman"/>
        </w:rPr>
        <w:t>Ferraro, P. J. 2003. Assigning priority to environmental policy interventions in a heterogeneous world. - Journal of Policy Analysis and Management 22: 27–43.</w:t>
      </w:r>
    </w:p>
    <w:p w14:paraId="3BDA48F4" w14:textId="77777777" w:rsidR="00C8745D" w:rsidRPr="00405C18" w:rsidRDefault="00C8745D" w:rsidP="00405C18">
      <w:pPr>
        <w:pStyle w:val="Bibliography"/>
        <w:rPr>
          <w:rFonts w:cs="Times New Roman"/>
        </w:rPr>
      </w:pPr>
      <w:r w:rsidRPr="00405C18">
        <w:rPr>
          <w:rFonts w:cs="Times New Roman"/>
        </w:rPr>
        <w:t>Fiske, I. J. and Chandler, R. B. 2011. unmarked : An R Package for Fitting Hierarchical Models of Wildlife Occurrence and Abundance. - Journal Of Statistical Software 43: 128–129.</w:t>
      </w:r>
    </w:p>
    <w:p w14:paraId="402D95ED" w14:textId="77777777" w:rsidR="00C8745D" w:rsidRPr="00405C18" w:rsidRDefault="00C8745D" w:rsidP="00405C18">
      <w:pPr>
        <w:pStyle w:val="Bibliography"/>
        <w:rPr>
          <w:rFonts w:cs="Times New Roman"/>
        </w:rPr>
      </w:pPr>
      <w:r w:rsidRPr="00405C18">
        <w:rPr>
          <w:rFonts w:cs="Times New Roman"/>
          <w:lang w:val="de-AT"/>
        </w:rPr>
        <w:t xml:space="preserve">Franco, J. F. et al. 2014. </w:t>
      </w:r>
      <w:r w:rsidRPr="00C8745D">
        <w:rPr>
          <w:rFonts w:cs="Times New Roman"/>
        </w:rPr>
        <w:t>A mixed-integer quadratically-constrained pr</w:t>
      </w:r>
      <w:r w:rsidRPr="00405C18">
        <w:rPr>
          <w:rFonts w:cs="Times New Roman"/>
        </w:rPr>
        <w:t>ogramming model for the distribution system expansion planning. - International Journal of Electrical Power &amp; Energy Systems 62: 265–272.</w:t>
      </w:r>
    </w:p>
    <w:p w14:paraId="2FDD8468" w14:textId="77777777" w:rsidR="00C8745D" w:rsidRPr="00405C18" w:rsidRDefault="00C8745D" w:rsidP="00405C18">
      <w:pPr>
        <w:pStyle w:val="Bibliography"/>
        <w:rPr>
          <w:rFonts w:cs="Times New Roman"/>
        </w:rPr>
      </w:pPr>
      <w:r w:rsidRPr="00405C18">
        <w:rPr>
          <w:rFonts w:cs="Times New Roman"/>
        </w:rPr>
        <w:t>Grossmann, I. E. 2002. Review of Nonlinear Mixed-Integer and Disjunctive Programming Techniques. - Optimization and Engineering 3: 227–252.</w:t>
      </w:r>
    </w:p>
    <w:p w14:paraId="602D656B" w14:textId="77777777" w:rsidR="00C8745D" w:rsidRPr="00405C18" w:rsidRDefault="00C8745D" w:rsidP="00405C18">
      <w:pPr>
        <w:pStyle w:val="Bibliography"/>
        <w:rPr>
          <w:rFonts w:cs="Times New Roman"/>
        </w:rPr>
      </w:pPr>
      <w:r w:rsidRPr="00405C18">
        <w:rPr>
          <w:rFonts w:cs="Times New Roman"/>
        </w:rPr>
        <w:t>Gurobi Optimization Inc. 2017. Gurobi Optimizer Reference Manual, Version 7.5.1.</w:t>
      </w:r>
    </w:p>
    <w:p w14:paraId="48989954" w14:textId="77777777" w:rsidR="00C8745D" w:rsidRPr="00405C18" w:rsidRDefault="00C8745D" w:rsidP="00405C18">
      <w:pPr>
        <w:pStyle w:val="Bibliography"/>
        <w:rPr>
          <w:rFonts w:cs="Times New Roman"/>
        </w:rPr>
      </w:pPr>
      <w:r w:rsidRPr="00405C18">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213F1517" w14:textId="77777777" w:rsidR="00C8745D" w:rsidRPr="00405C18" w:rsidRDefault="00C8745D" w:rsidP="00405C18">
      <w:pPr>
        <w:pStyle w:val="Bibliography"/>
        <w:rPr>
          <w:rFonts w:cs="Times New Roman"/>
        </w:rPr>
      </w:pPr>
      <w:r w:rsidRPr="00405C18">
        <w:rPr>
          <w:rFonts w:cs="Times New Roman"/>
        </w:rPr>
        <w:t>Hanson, J. 2018. Conserving evolutionary processes.</w:t>
      </w:r>
    </w:p>
    <w:p w14:paraId="0C18EA93" w14:textId="77777777" w:rsidR="00C8745D" w:rsidRPr="00405C18" w:rsidRDefault="00C8745D" w:rsidP="00405C18">
      <w:pPr>
        <w:pStyle w:val="Bibliography"/>
        <w:rPr>
          <w:rFonts w:cs="Times New Roman"/>
        </w:rPr>
      </w:pPr>
      <w:r w:rsidRPr="00405C18">
        <w:rPr>
          <w:rFonts w:cs="Times New Roman"/>
        </w:rPr>
        <w:t>Hanson, J. et al. 2019. prioritizr: Systematic Conservation Prioritization in R, Version 4.0.2.</w:t>
      </w:r>
    </w:p>
    <w:p w14:paraId="32EBCD5D" w14:textId="77777777" w:rsidR="00C8745D" w:rsidRPr="00405C18" w:rsidRDefault="00C8745D" w:rsidP="00405C18">
      <w:pPr>
        <w:pStyle w:val="Bibliography"/>
        <w:rPr>
          <w:rFonts w:cs="Times New Roman"/>
        </w:rPr>
      </w:pPr>
      <w:r w:rsidRPr="00405C18">
        <w:rPr>
          <w:rFonts w:cs="Times New Roman"/>
        </w:rPr>
        <w:t>Harter, R. et al. 2017. Rsymphony: SYMPHONY in R.</w:t>
      </w:r>
    </w:p>
    <w:p w14:paraId="1B3238F6" w14:textId="77777777" w:rsidR="00C8745D" w:rsidRPr="00405C18" w:rsidRDefault="00C8745D" w:rsidP="00405C18">
      <w:pPr>
        <w:pStyle w:val="Bibliography"/>
        <w:rPr>
          <w:rFonts w:cs="Times New Roman"/>
        </w:rPr>
      </w:pPr>
      <w:r w:rsidRPr="00405C18">
        <w:rPr>
          <w:rFonts w:cs="Times New Roman"/>
          <w:lang w:val="de-AT"/>
        </w:rPr>
        <w:lastRenderedPageBreak/>
        <w:t xml:space="preserve">Hochachka, W. M. et al. 2012. </w:t>
      </w:r>
      <w:r w:rsidRPr="00C8745D">
        <w:rPr>
          <w:rFonts w:cs="Times New Roman"/>
        </w:rPr>
        <w:t>Data-intensive science applied to broad-scale citizen science. - Trends in ecology &amp; evolution 27: 130–137.</w:t>
      </w:r>
    </w:p>
    <w:p w14:paraId="70BFF67A" w14:textId="77777777" w:rsidR="00C8745D" w:rsidRPr="00405C18" w:rsidRDefault="00C8745D" w:rsidP="00405C18">
      <w:pPr>
        <w:pStyle w:val="Bibliography"/>
        <w:rPr>
          <w:rFonts w:cs="Times New Roman"/>
        </w:rPr>
      </w:pPr>
      <w:r w:rsidRPr="00405C18">
        <w:rPr>
          <w:rFonts w:cs="Times New Roman"/>
        </w:rPr>
        <w:t>Joppa, L. N. and Pfaff, A. 2009. High and far: biases in the location of protected areas. - PloS one 4: e8273.</w:t>
      </w:r>
    </w:p>
    <w:p w14:paraId="0F5FA09B" w14:textId="77777777" w:rsidR="00C8745D" w:rsidRPr="00405C18" w:rsidRDefault="00C8745D" w:rsidP="00405C18">
      <w:pPr>
        <w:pStyle w:val="Bibliography"/>
        <w:rPr>
          <w:rFonts w:cs="Times New Roman"/>
        </w:rPr>
      </w:pPr>
      <w:r w:rsidRPr="00405C18">
        <w:rPr>
          <w:rFonts w:cs="Times New Roman"/>
        </w:rPr>
        <w:t>Kirkpatrick, S. et al. 1983. Optimization by Simulated Annealing. - Science 220: 671–680.</w:t>
      </w:r>
    </w:p>
    <w:p w14:paraId="62A11E91" w14:textId="77777777" w:rsidR="00C8745D" w:rsidRPr="00405C18" w:rsidRDefault="00C8745D" w:rsidP="00405C18">
      <w:pPr>
        <w:pStyle w:val="Bibliography"/>
        <w:rPr>
          <w:rFonts w:cs="Times New Roman"/>
        </w:rPr>
      </w:pPr>
      <w:r w:rsidRPr="00405C18">
        <w:rPr>
          <w:rFonts w:cs="Times New Roman"/>
        </w:rPr>
        <w:t>Lee, J. and Leyffer, S. 2011. Mixed Integer Nonlinear Programming. - Springer Science &amp; Business Media.</w:t>
      </w:r>
    </w:p>
    <w:p w14:paraId="5A1E8CB9" w14:textId="77777777" w:rsidR="00C8745D" w:rsidRPr="00405C18" w:rsidRDefault="00C8745D" w:rsidP="00405C18">
      <w:pPr>
        <w:pStyle w:val="Bibliography"/>
        <w:rPr>
          <w:rFonts w:cs="Times New Roman"/>
        </w:rPr>
      </w:pPr>
      <w:r w:rsidRPr="00405C18">
        <w:rPr>
          <w:rFonts w:cs="Times New Roman"/>
        </w:rPr>
        <w:t>Lin, C. Y. et al. 2017. Participant Selection Problem: Relative Performance of Five Optimization Solvers. - Proceedings of the 8th International Conference on Computer Modeling and Simulation: 24–31.</w:t>
      </w:r>
    </w:p>
    <w:p w14:paraId="61096C32" w14:textId="77777777" w:rsidR="00C8745D" w:rsidRPr="00405C18" w:rsidRDefault="00C8745D" w:rsidP="00405C18">
      <w:pPr>
        <w:pStyle w:val="Bibliography"/>
        <w:rPr>
          <w:rFonts w:cs="Times New Roman"/>
        </w:rPr>
      </w:pPr>
      <w:r w:rsidRPr="00405C18">
        <w:rPr>
          <w:rFonts w:cs="Times New Roman"/>
        </w:rPr>
        <w:t>Luppold, A. et al. 2018. Evaluating the performance of solvers for integer-linear programming. in press.</w:t>
      </w:r>
    </w:p>
    <w:p w14:paraId="4188B5F2" w14:textId="77777777" w:rsidR="00C8745D" w:rsidRPr="00405C18" w:rsidRDefault="00C8745D" w:rsidP="00405C18">
      <w:pPr>
        <w:pStyle w:val="Bibliography"/>
        <w:rPr>
          <w:rFonts w:cs="Times New Roman"/>
        </w:rPr>
      </w:pPr>
      <w:r w:rsidRPr="00405C18">
        <w:rPr>
          <w:rFonts w:cs="Times New Roman"/>
          <w:lang w:val="de-AT"/>
        </w:rPr>
        <w:t xml:space="preserve">Mackenzie, D. I. et al. 2002. </w:t>
      </w:r>
      <w:r w:rsidRPr="00C8745D">
        <w:rPr>
          <w:rFonts w:cs="Times New Roman"/>
        </w:rPr>
        <w:t>Estimating site occupancy rates when detection probabilities are less than one. - Ecology 83: 2248–2255.</w:t>
      </w:r>
    </w:p>
    <w:p w14:paraId="34B8E174" w14:textId="77777777" w:rsidR="00C8745D" w:rsidRPr="00405C18" w:rsidRDefault="00C8745D" w:rsidP="00405C18">
      <w:pPr>
        <w:pStyle w:val="Bibliography"/>
        <w:rPr>
          <w:rFonts w:cs="Times New Roman"/>
        </w:rPr>
      </w:pPr>
      <w:r w:rsidRPr="00405C18">
        <w:rPr>
          <w:rFonts w:cs="Times New Roman"/>
        </w:rPr>
        <w:t>Margules, C. R. and Pressey, R. L. 2000. Systematic conservation planning. - Nature 405: 243–53.</w:t>
      </w:r>
    </w:p>
    <w:p w14:paraId="33ADDF21" w14:textId="77777777" w:rsidR="00C8745D" w:rsidRPr="00405C18" w:rsidRDefault="00C8745D" w:rsidP="00405C18">
      <w:pPr>
        <w:pStyle w:val="Bibliography"/>
        <w:rPr>
          <w:rFonts w:cs="Times New Roman"/>
        </w:rPr>
      </w:pPr>
      <w:r w:rsidRPr="00405C18">
        <w:rPr>
          <w:rFonts w:cs="Times New Roman"/>
        </w:rPr>
        <w:t>McDonnell, M. D. et al. 2002. Mathematical Methods for Spatially Cohesive Reserve Design. - Environmental Modeling &amp; Assessment 7: 107–114.</w:t>
      </w:r>
    </w:p>
    <w:p w14:paraId="3055D379" w14:textId="77777777" w:rsidR="00C8745D" w:rsidRPr="00405C18" w:rsidRDefault="00C8745D" w:rsidP="00405C18">
      <w:pPr>
        <w:pStyle w:val="Bibliography"/>
        <w:rPr>
          <w:rFonts w:cs="Times New Roman"/>
        </w:rPr>
      </w:pPr>
      <w:r w:rsidRPr="00405C18">
        <w:rPr>
          <w:rFonts w:cs="Times New Roman"/>
        </w:rPr>
        <w:t>McIntosh, E. J. et al. 2017. The Impact of Systematic Conservation Planning. - Annual Review of Environment and Resources 42: annurev-environ-102016-060902.</w:t>
      </w:r>
    </w:p>
    <w:p w14:paraId="679EA4AB" w14:textId="77777777" w:rsidR="00C8745D" w:rsidRPr="00405C18" w:rsidRDefault="00C8745D" w:rsidP="00405C18">
      <w:pPr>
        <w:pStyle w:val="Bibliography"/>
        <w:rPr>
          <w:rFonts w:cs="Times New Roman"/>
        </w:rPr>
      </w:pPr>
      <w:r w:rsidRPr="00405C18">
        <w:rPr>
          <w:rFonts w:cs="Times New Roman"/>
        </w:rPr>
        <w:t>Meidinger, D. and Pojar, J. 1991. Ecosystems of British Columbia. - British Columbia Ministry of Forests.</w:t>
      </w:r>
    </w:p>
    <w:p w14:paraId="4C201A8C" w14:textId="77777777" w:rsidR="00C8745D" w:rsidRPr="00405C18" w:rsidRDefault="00C8745D" w:rsidP="00405C18">
      <w:pPr>
        <w:pStyle w:val="Bibliography"/>
        <w:rPr>
          <w:rFonts w:cs="Times New Roman"/>
        </w:rPr>
      </w:pPr>
      <w:r w:rsidRPr="00405C18">
        <w:rPr>
          <w:rFonts w:cs="Times New Roman"/>
        </w:rPr>
        <w:t>Naidoo, R. et al. 2006. Integrating economic costs into conservation planning. - Trends in ecology &amp; evolution 21: 681–7.</w:t>
      </w:r>
    </w:p>
    <w:p w14:paraId="06A75251" w14:textId="77777777" w:rsidR="00C8745D" w:rsidRPr="00405C18" w:rsidRDefault="00C8745D" w:rsidP="00405C18">
      <w:pPr>
        <w:pStyle w:val="Bibliography"/>
        <w:rPr>
          <w:rFonts w:cs="Times New Roman"/>
        </w:rPr>
      </w:pPr>
      <w:r w:rsidRPr="00405C18">
        <w:rPr>
          <w:rFonts w:cs="Times New Roman"/>
        </w:rPr>
        <w:t>Önal, H. 2004. First-best, second-best, and heuristic solutions in conservation reserve site selection. - Biological Conservation 115: 55–62.</w:t>
      </w:r>
    </w:p>
    <w:p w14:paraId="5C0D9EA7" w14:textId="77777777" w:rsidR="00C8745D" w:rsidRPr="00405C18" w:rsidRDefault="00C8745D" w:rsidP="00405C18">
      <w:pPr>
        <w:pStyle w:val="Bibliography"/>
        <w:rPr>
          <w:rFonts w:cs="Times New Roman"/>
        </w:rPr>
      </w:pPr>
      <w:r w:rsidRPr="00405C18">
        <w:rPr>
          <w:rFonts w:cs="Times New Roman"/>
        </w:rPr>
        <w:t>Polasky, S. et al. 2001. Selecting Biological Reserves Cost-Effectively: An Application to Terrestrial Vertebrate Conservation in Oregon. - Land Economics 77: 68–78.</w:t>
      </w:r>
    </w:p>
    <w:p w14:paraId="118C5379" w14:textId="77777777" w:rsidR="00C8745D" w:rsidRPr="00405C18" w:rsidRDefault="00C8745D" w:rsidP="00405C18">
      <w:pPr>
        <w:pStyle w:val="Bibliography"/>
        <w:rPr>
          <w:rFonts w:cs="Times New Roman"/>
        </w:rPr>
      </w:pPr>
      <w:r w:rsidRPr="00405C18">
        <w:rPr>
          <w:rFonts w:cs="Times New Roman"/>
        </w:rPr>
        <w:t>Pressey, R. L. and Bottrill, M. C. 2008. Opportunism, Threats, and the Evolution of Systematic Conservation Planning. - Conservation Biology 22: 1340–1345.</w:t>
      </w:r>
    </w:p>
    <w:p w14:paraId="4F6B0486" w14:textId="77777777" w:rsidR="00C8745D" w:rsidRPr="00405C18" w:rsidRDefault="00C8745D" w:rsidP="00405C18">
      <w:pPr>
        <w:pStyle w:val="Bibliography"/>
        <w:rPr>
          <w:rFonts w:cs="Times New Roman"/>
        </w:rPr>
      </w:pPr>
      <w:r w:rsidRPr="00405C18">
        <w:rPr>
          <w:rFonts w:cs="Times New Roman"/>
        </w:rPr>
        <w:t>Pressey, R. et al. 1993. Beyond opportunism: key principles for systematic reserve selection. - Trends in ecology &amp; evolution 8: 124–128.</w:t>
      </w:r>
    </w:p>
    <w:p w14:paraId="57997207" w14:textId="77777777" w:rsidR="00C8745D" w:rsidRPr="00405C18" w:rsidRDefault="00C8745D" w:rsidP="00405C18">
      <w:pPr>
        <w:pStyle w:val="Bibliography"/>
        <w:rPr>
          <w:rFonts w:cs="Times New Roman"/>
        </w:rPr>
      </w:pPr>
      <w:r w:rsidRPr="00405C18">
        <w:rPr>
          <w:rFonts w:cs="Times New Roman"/>
        </w:rPr>
        <w:t>Ralphs, T. et al. 2019. coin-or/SYMPHONY: Version 5.6.17. - Zenodo.</w:t>
      </w:r>
    </w:p>
    <w:p w14:paraId="34B85F38" w14:textId="77777777" w:rsidR="00C8745D" w:rsidRPr="00405C18" w:rsidRDefault="00C8745D" w:rsidP="00405C18">
      <w:pPr>
        <w:pStyle w:val="Bibliography"/>
        <w:rPr>
          <w:rFonts w:cs="Times New Roman"/>
        </w:rPr>
      </w:pPr>
      <w:r w:rsidRPr="00405C18">
        <w:rPr>
          <w:rFonts w:cs="Times New Roman"/>
          <w:lang w:val="de-AT"/>
        </w:rPr>
        <w:lastRenderedPageBreak/>
        <w:t xml:space="preserve">Rodewald, A. D. et al. 2019. </w:t>
      </w:r>
      <w:r w:rsidRPr="00C8745D">
        <w:rPr>
          <w:rFonts w:cs="Times New Roman"/>
        </w:rPr>
        <w:t>Tradeoffs in the value of biodiversity feature and cost data in conservation prioritization. - Sci Rep 9: 1–8.</w:t>
      </w:r>
    </w:p>
    <w:p w14:paraId="2029B7AB" w14:textId="77777777" w:rsidR="00C8745D" w:rsidRPr="00405C18" w:rsidRDefault="00C8745D" w:rsidP="00405C18">
      <w:pPr>
        <w:pStyle w:val="Bibliography"/>
        <w:rPr>
          <w:rFonts w:cs="Times New Roman"/>
        </w:rPr>
      </w:pPr>
      <w:r w:rsidRPr="00405C18">
        <w:rPr>
          <w:rFonts w:cs="Times New Roman"/>
        </w:rPr>
        <w:t>Rodrigues, A. S. L. and Gaston, K. J. 2002. Optimisation in reserve selection procedures—why not? - Biological Conservation 107: 123–129.</w:t>
      </w:r>
    </w:p>
    <w:p w14:paraId="7B77EA2B" w14:textId="77777777" w:rsidR="00C8745D" w:rsidRPr="00405C18" w:rsidRDefault="00C8745D" w:rsidP="00405C18">
      <w:pPr>
        <w:pStyle w:val="Bibliography"/>
        <w:rPr>
          <w:rFonts w:cs="Times New Roman"/>
        </w:rPr>
      </w:pPr>
      <w:r w:rsidRPr="00405C18">
        <w:rPr>
          <w:rFonts w:cs="Times New Roman"/>
        </w:rPr>
        <w:t>Rodrigues, A. S. et al. 2000. Flexibility, efficiency, and accountability: adapting reserve selection algorithms to more complex conservation problems. - Ecography 23: 565–574.</w:t>
      </w:r>
    </w:p>
    <w:p w14:paraId="425F65AA" w14:textId="77777777" w:rsidR="00C8745D" w:rsidRPr="00405C18" w:rsidRDefault="00C8745D" w:rsidP="00405C18">
      <w:pPr>
        <w:pStyle w:val="Bibliography"/>
        <w:rPr>
          <w:rFonts w:cs="Times New Roman"/>
        </w:rPr>
      </w:pPr>
      <w:r w:rsidRPr="00405C18">
        <w:rPr>
          <w:rFonts w:cs="Times New Roman"/>
          <w:lang w:val="de-AT"/>
        </w:rPr>
        <w:t xml:space="preserve">Runge, C. A. et al. 2016. </w:t>
      </w:r>
      <w:r w:rsidRPr="00C8745D">
        <w:rPr>
          <w:rFonts w:cs="Times New Roman"/>
        </w:rPr>
        <w:t>Incorporating dynamic distributions into spatial prioritization (N Roura-Pascual, Ed.). - Diversity and Distributions 22: 332–343.</w:t>
      </w:r>
    </w:p>
    <w:p w14:paraId="60CBEFEA" w14:textId="77777777" w:rsidR="00C8745D" w:rsidRPr="00405C18" w:rsidRDefault="00C8745D" w:rsidP="00405C18">
      <w:pPr>
        <w:pStyle w:val="Bibliography"/>
        <w:rPr>
          <w:rFonts w:cs="Times New Roman"/>
        </w:rPr>
      </w:pPr>
      <w:r w:rsidRPr="00405C18">
        <w:rPr>
          <w:rFonts w:cs="Times New Roman"/>
        </w:rPr>
        <w:t>Sarkar, S. et al. 2006. Biodiversity Conservation Planning Tools: Present Status and Challenges for the Future. - Annual Review of Environment and Resources 31: 123–159.</w:t>
      </w:r>
    </w:p>
    <w:p w14:paraId="0ABFD6F4" w14:textId="77777777" w:rsidR="00C8745D" w:rsidRPr="00405C18" w:rsidRDefault="00C8745D" w:rsidP="00405C18">
      <w:pPr>
        <w:pStyle w:val="Bibliography"/>
        <w:rPr>
          <w:rFonts w:cs="Times New Roman"/>
        </w:rPr>
      </w:pPr>
      <w:r w:rsidRPr="00405C18">
        <w:rPr>
          <w:rFonts w:cs="Times New Roman"/>
        </w:rPr>
        <w:t>Schuster, R. et al. 2014. Bird Community Conservation and Carbon Offsets in Western North America. - Plos One in press.</w:t>
      </w:r>
    </w:p>
    <w:p w14:paraId="7CA5F42D" w14:textId="77777777" w:rsidR="00C8745D" w:rsidRPr="00405C18" w:rsidRDefault="00C8745D" w:rsidP="00405C18">
      <w:pPr>
        <w:pStyle w:val="Bibliography"/>
        <w:rPr>
          <w:rFonts w:cs="Times New Roman"/>
        </w:rPr>
      </w:pPr>
      <w:r w:rsidRPr="00405C18">
        <w:rPr>
          <w:rFonts w:cs="Times New Roman"/>
        </w:rPr>
        <w:t>Schuster, R. et al. 2019. Optimizing the conservation of migratory species over their full annual cycle. - Nature Communications 10: 1754.</w:t>
      </w:r>
    </w:p>
    <w:p w14:paraId="059562A1" w14:textId="77777777" w:rsidR="00C8745D" w:rsidRPr="00405C18" w:rsidRDefault="00C8745D" w:rsidP="00405C18">
      <w:pPr>
        <w:pStyle w:val="Bibliography"/>
        <w:rPr>
          <w:rFonts w:cs="Times New Roman"/>
        </w:rPr>
      </w:pPr>
      <w:r w:rsidRPr="00405C18">
        <w:rPr>
          <w:rFonts w:cs="Times New Roman"/>
          <w:lang w:val="de-AT"/>
        </w:rPr>
        <w:t xml:space="preserve">Schwartz, M. W. et al. 2018. </w:t>
      </w:r>
      <w:r w:rsidRPr="00C8745D">
        <w:rPr>
          <w:rFonts w:cs="Times New Roman"/>
        </w:rPr>
        <w:t>Decision Support Frameworks and Tools for Conservation. - Conservation Letters 11: e12385.</w:t>
      </w:r>
    </w:p>
    <w:p w14:paraId="4EF56CC4" w14:textId="77777777" w:rsidR="00C8745D" w:rsidRPr="00405C18" w:rsidRDefault="00C8745D" w:rsidP="00405C18">
      <w:pPr>
        <w:pStyle w:val="Bibliography"/>
        <w:rPr>
          <w:rFonts w:cs="Times New Roman"/>
        </w:rPr>
      </w:pPr>
      <w:r w:rsidRPr="00405C18">
        <w:rPr>
          <w:rFonts w:cs="Times New Roman"/>
        </w:rPr>
        <w:t>Sullivan, B. L. et al. 2014. The eBird enterprise: an integrated approach to development and application of citizen science. - Biological Conservation 169: 31–40.</w:t>
      </w:r>
    </w:p>
    <w:p w14:paraId="385A7079" w14:textId="77777777" w:rsidR="00C8745D" w:rsidRPr="00405C18" w:rsidRDefault="00C8745D" w:rsidP="00405C18">
      <w:pPr>
        <w:pStyle w:val="Bibliography"/>
        <w:rPr>
          <w:rFonts w:cs="Times New Roman"/>
        </w:rPr>
      </w:pPr>
      <w:r w:rsidRPr="00405C18">
        <w:rPr>
          <w:rFonts w:cs="Times New Roman"/>
        </w:rPr>
        <w:t>Underhill, L. G. 1994. Optimal and suboptimal reserve selection algorithms. - Biological Conservation 70: 85–87.</w:t>
      </w:r>
    </w:p>
    <w:p w14:paraId="0099A090" w14:textId="77777777" w:rsidR="00C8745D" w:rsidRPr="00405C18" w:rsidRDefault="00C8745D" w:rsidP="00405C18">
      <w:pPr>
        <w:pStyle w:val="Bibliography"/>
        <w:rPr>
          <w:rFonts w:cs="Times New Roman"/>
        </w:rPr>
      </w:pPr>
      <w:r w:rsidRPr="00405C18">
        <w:rPr>
          <w:rFonts w:cs="Times New Roman"/>
        </w:rPr>
        <w:t>Venter, O. et al. 2014. Targeting Global Protected Area Expansion for Imperiled Biodiversity. - PLOS Biology 12: e1001891.</w:t>
      </w:r>
    </w:p>
    <w:p w14:paraId="20B1562F" w14:textId="77777777" w:rsidR="00C8745D" w:rsidRPr="00405C18" w:rsidRDefault="00C8745D" w:rsidP="00405C18">
      <w:pPr>
        <w:pStyle w:val="Bibliography"/>
        <w:rPr>
          <w:rFonts w:cs="Times New Roman"/>
        </w:rPr>
      </w:pPr>
      <w:r w:rsidRPr="00405C18">
        <w:rPr>
          <w:rFonts w:cs="Times New Roman"/>
        </w:rPr>
        <w:t>Wolsey, L. A. and Nemhauser, G. L. 1999. Integer and combinatorial optimization. - John Wiley &amp; Sons.</w:t>
      </w:r>
    </w:p>
    <w:p w14:paraId="173AD31C" w14:textId="0DE12C5D" w:rsidR="00A16566" w:rsidRDefault="00A16566">
      <w:pPr>
        <w:spacing w:after="0" w:line="480" w:lineRule="auto"/>
        <w:rPr>
          <w:rFonts w:cs="Times New Roman"/>
          <w:b/>
          <w:szCs w:val="24"/>
        </w:rPr>
      </w:pPr>
      <w:r>
        <w:rPr>
          <w:rFonts w:cs="Times New Roman"/>
          <w:b/>
          <w:szCs w:val="24"/>
        </w:rPr>
        <w:fldChar w:fldCharType="end"/>
      </w:r>
    </w:p>
    <w:sectPr w:rsidR="00A16566">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richard" w:date="2020-02-25T08:43:00Z" w:initials="r">
    <w:p w14:paraId="18E95008" w14:textId="77777777" w:rsidR="00447A97" w:rsidRDefault="00447A97" w:rsidP="0029651A">
      <w:r>
        <w:rPr>
          <w:rStyle w:val="CommentReference"/>
        </w:rPr>
        <w:annotationRef/>
      </w:r>
      <w:r>
        <w:rPr>
          <w:noProof/>
        </w:rPr>
        <w:t xml:space="preserve">reviewer 1: </w:t>
      </w:r>
      <w:r>
        <w:t>Line 162: the numbers run together and make it seem like one really large number.</w:t>
      </w:r>
    </w:p>
    <w:p w14:paraId="681EA46E" w14:textId="095A7A6E" w:rsidR="00447A97" w:rsidRDefault="00447A97">
      <w:pPr>
        <w:pStyle w:val="CommentText"/>
      </w:pPr>
      <w:r>
        <w:rPr>
          <w:noProof/>
        </w:rPr>
        <w:t>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EA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EA46E" w16cid:durableId="21FF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D20FB" w14:textId="77777777" w:rsidR="002E3001" w:rsidRDefault="002E3001">
      <w:pPr>
        <w:spacing w:after="0" w:line="240" w:lineRule="auto"/>
      </w:pPr>
      <w:r>
        <w:separator/>
      </w:r>
    </w:p>
  </w:endnote>
  <w:endnote w:type="continuationSeparator" w:id="0">
    <w:p w14:paraId="4282076A" w14:textId="77777777" w:rsidR="002E3001" w:rsidRDefault="002E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447A97" w:rsidRDefault="00447A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447A97" w:rsidRDefault="00447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E32E7" w14:textId="77777777" w:rsidR="002E3001" w:rsidRDefault="002E3001">
      <w:pPr>
        <w:spacing w:after="0" w:line="240" w:lineRule="auto"/>
      </w:pPr>
      <w:r>
        <w:separator/>
      </w:r>
    </w:p>
  </w:footnote>
  <w:footnote w:type="continuationSeparator" w:id="0">
    <w:p w14:paraId="21C6AEEA" w14:textId="77777777" w:rsidR="002E3001" w:rsidRDefault="002E3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A21EE"/>
    <w:rsid w:val="001A2E90"/>
    <w:rsid w:val="001A3504"/>
    <w:rsid w:val="001B129F"/>
    <w:rsid w:val="001B5FE3"/>
    <w:rsid w:val="001B64F8"/>
    <w:rsid w:val="001B7DF5"/>
    <w:rsid w:val="001C0C61"/>
    <w:rsid w:val="001C25A7"/>
    <w:rsid w:val="001C2F5B"/>
    <w:rsid w:val="001C6809"/>
    <w:rsid w:val="001D1FC4"/>
    <w:rsid w:val="001E4EF9"/>
    <w:rsid w:val="001E5364"/>
    <w:rsid w:val="001F088F"/>
    <w:rsid w:val="001F0C0A"/>
    <w:rsid w:val="001F0CFE"/>
    <w:rsid w:val="001F3BC2"/>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3001"/>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5C18"/>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46ED"/>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7644"/>
    <w:rsid w:val="007A3717"/>
    <w:rsid w:val="007A393F"/>
    <w:rsid w:val="007A3A5C"/>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0C9E"/>
    <w:rsid w:val="00B94ED1"/>
    <w:rsid w:val="00BA362E"/>
    <w:rsid w:val="00BA42C0"/>
    <w:rsid w:val="00BB75DF"/>
    <w:rsid w:val="00BC6613"/>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55EA"/>
    <w:rsid w:val="00CD6C98"/>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086A8-D9C6-44AB-8B3B-B6AD5C071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976</Words>
  <Characters>102469</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2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cp:revision>
  <cp:lastPrinted>2018-11-07T17:00:00Z</cp:lastPrinted>
  <dcterms:created xsi:type="dcterms:W3CDTF">2020-03-05T23:37:00Z</dcterms:created>
  <dcterms:modified xsi:type="dcterms:W3CDTF">2020-03-05T23:3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cnOAORvt"/&gt;&lt;style id="http://www.zotero.org/styles/ecography" hasBibliography="1" bibliographyStyleHasBeenSet="1"/&gt;&lt;prefs&gt;&lt;pref name="fieldType" value="Field"/&gt;&lt;/prefs&gt;&lt;/data&gt;</vt:lpwstr>
  </property>
</Properties>
</file>